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1497299"/>
        <w:docPartObj>
          <w:docPartGallery w:val="Cover Pages"/>
          <w:docPartUnique/>
        </w:docPartObj>
      </w:sdtPr>
      <w:sdtEndPr>
        <w:rPr>
          <w:rStyle w:val="Strong"/>
          <w:rFonts w:eastAsiaTheme="minorEastAsia"/>
          <w:b/>
          <w:bCs/>
          <w:color w:val="5A5A5A" w:themeColor="text1" w:themeTint="A5"/>
          <w:spacing w:val="15"/>
        </w:rPr>
      </w:sdtEndPr>
      <w:sdtContent>
        <w:p w14:paraId="58D58215" w14:textId="3ACAB255" w:rsidR="00FE6E86" w:rsidRDefault="00FE6E86">
          <w:r>
            <w:rPr>
              <w:noProof/>
            </w:rPr>
            <mc:AlternateContent>
              <mc:Choice Requires="wpg">
                <w:drawing>
                  <wp:anchor distT="0" distB="0" distL="114300" distR="114300" simplePos="0" relativeHeight="251659264" behindDoc="1" locked="0" layoutInCell="1" allowOverlap="1" wp14:anchorId="11EC41A3" wp14:editId="2F9ED42C">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2E27E48D" w14:textId="043A1F96" w:rsidR="00FE6E86" w:rsidRDefault="00FE6E86">
                                      <w:pPr>
                                        <w:pStyle w:val="NoSpacing"/>
                                        <w:rPr>
                                          <w:color w:val="FFFFFF" w:themeColor="background1"/>
                                          <w:sz w:val="32"/>
                                          <w:szCs w:val="32"/>
                                        </w:rPr>
                                      </w:pPr>
                                      <w:r>
                                        <w:rPr>
                                          <w:color w:val="FFFFFF" w:themeColor="background1"/>
                                          <w:sz w:val="32"/>
                                          <w:szCs w:val="32"/>
                                        </w:rPr>
                                        <w:t>Youssof Attallah</w:t>
                                      </w:r>
                                    </w:p>
                                  </w:sdtContent>
                                </w:sdt>
                                <w:p w14:paraId="4B77B06A" w14:textId="444B5EDA" w:rsidR="00FE6E86" w:rsidRDefault="00FE6E86">
                                  <w:pPr>
                                    <w:pStyle w:val="NoSpacing"/>
                                    <w:rPr>
                                      <w:caps/>
                                      <w:color w:val="FFFFFF" w:themeColor="background1"/>
                                    </w:rPr>
                                  </w:pPr>
                                  <w:sdt>
                                    <w:sdtPr>
                                      <w:rPr>
                                        <w:rStyle w:val="TableGrid"/>
                                        <w:b/>
                                        <w:bCs/>
                                      </w:rPr>
                                      <w:alias w:val="Company"/>
                                      <w:tag w:val=""/>
                                      <w:id w:val="922067218"/>
                                      <w:dataBinding w:prefixMappings="xmlns:ns0='http://schemas.openxmlformats.org/officeDocument/2006/extended-properties' " w:xpath="/ns0:Properties[1]/ns0:Company[1]" w:storeItemID="{6668398D-A668-4E3E-A5EB-62B293D839F1}"/>
                                      <w:text/>
                                    </w:sdtPr>
                                    <w:sdtContent>
                                      <w:r w:rsidRPr="00FE6E86">
                                        <w:rPr>
                                          <w:rStyle w:val="TableGrid"/>
                                          <w:b/>
                                          <w:bCs/>
                                        </w:rPr>
                                        <w:t>CU1900127</w:t>
                                      </w:r>
                                    </w:sdtContent>
                                  </w:sdt>
                                  <w:r>
                                    <w:rPr>
                                      <w:caps/>
                                      <w:color w:val="FFFFFF" w:themeColor="background1"/>
                                    </w:rPr>
                                    <w:t xml:space="preserve"> </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935C328" w14:textId="7CA7FD0B" w:rsidR="00FE6E86" w:rsidRDefault="00FE6E8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pplied Algorithms Coursework Portfolio</w:t>
                                      </w:r>
                                    </w:p>
                                  </w:sdtContent>
                                </w:sdt>
                                <w:p w14:paraId="0E8CA3FC" w14:textId="5785742B" w:rsidR="00FE6E86" w:rsidRDefault="00FE6E86">
                                  <w:pPr>
                                    <w:pStyle w:val="NoSpacing"/>
                                    <w:spacing w:before="240"/>
                                    <w:rPr>
                                      <w:caps/>
                                      <w:color w:val="44546A" w:themeColor="text2"/>
                                      <w:sz w:val="36"/>
                                      <w:szCs w:val="36"/>
                                    </w:rPr>
                                  </w:pPr>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1EC41A3" id="Group 119"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2E27E48D" w14:textId="043A1F96" w:rsidR="00FE6E86" w:rsidRDefault="00FE6E86">
                                <w:pPr>
                                  <w:pStyle w:val="NoSpacing"/>
                                  <w:rPr>
                                    <w:color w:val="FFFFFF" w:themeColor="background1"/>
                                    <w:sz w:val="32"/>
                                    <w:szCs w:val="32"/>
                                  </w:rPr>
                                </w:pPr>
                                <w:r>
                                  <w:rPr>
                                    <w:color w:val="FFFFFF" w:themeColor="background1"/>
                                    <w:sz w:val="32"/>
                                    <w:szCs w:val="32"/>
                                  </w:rPr>
                                  <w:t>Youssof Attallah</w:t>
                                </w:r>
                              </w:p>
                            </w:sdtContent>
                          </w:sdt>
                          <w:p w14:paraId="4B77B06A" w14:textId="444B5EDA" w:rsidR="00FE6E86" w:rsidRDefault="00FE6E86">
                            <w:pPr>
                              <w:pStyle w:val="NoSpacing"/>
                              <w:rPr>
                                <w:caps/>
                                <w:color w:val="FFFFFF" w:themeColor="background1"/>
                              </w:rPr>
                            </w:pPr>
                            <w:sdt>
                              <w:sdtPr>
                                <w:rPr>
                                  <w:rStyle w:val="TableGrid"/>
                                  <w:b/>
                                  <w:bCs/>
                                </w:rPr>
                                <w:alias w:val="Company"/>
                                <w:tag w:val=""/>
                                <w:id w:val="922067218"/>
                                <w:dataBinding w:prefixMappings="xmlns:ns0='http://schemas.openxmlformats.org/officeDocument/2006/extended-properties' " w:xpath="/ns0:Properties[1]/ns0:Company[1]" w:storeItemID="{6668398D-A668-4E3E-A5EB-62B293D839F1}"/>
                                <w:text/>
                              </w:sdtPr>
                              <w:sdtContent>
                                <w:r w:rsidRPr="00FE6E86">
                                  <w:rPr>
                                    <w:rStyle w:val="TableGrid"/>
                                    <w:b/>
                                    <w:bCs/>
                                  </w:rPr>
                                  <w:t>CU1900127</w:t>
                                </w:r>
                              </w:sdtContent>
                            </w:sdt>
                            <w:r>
                              <w:rPr>
                                <w:caps/>
                                <w:color w:val="FFFFFF" w:themeColor="background1"/>
                              </w:rPr>
                              <w:t xml:space="preserve"> </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935C328" w14:textId="7CA7FD0B" w:rsidR="00FE6E86" w:rsidRDefault="00FE6E86">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Applied Algorithms Coursework Portfolio</w:t>
                                </w:r>
                              </w:p>
                            </w:sdtContent>
                          </w:sdt>
                          <w:p w14:paraId="0E8CA3FC" w14:textId="5785742B" w:rsidR="00FE6E86" w:rsidRDefault="00FE6E86">
                            <w:pPr>
                              <w:pStyle w:val="NoSpacing"/>
                              <w:spacing w:before="240"/>
                              <w:rPr>
                                <w:caps/>
                                <w:color w:val="44546A" w:themeColor="text2"/>
                                <w:sz w:val="36"/>
                                <w:szCs w:val="36"/>
                              </w:rPr>
                            </w:pPr>
                          </w:p>
                        </w:txbxContent>
                      </v:textbox>
                    </v:shape>
                    <w10:wrap anchorx="page" anchory="page"/>
                  </v:group>
                </w:pict>
              </mc:Fallback>
            </mc:AlternateContent>
          </w:r>
        </w:p>
        <w:p w14:paraId="44039175" w14:textId="2216410C" w:rsidR="00FE6E86" w:rsidRDefault="00FE6E86">
          <w:pPr>
            <w:rPr>
              <w:rStyle w:val="Strong"/>
              <w:rFonts w:eastAsiaTheme="minorEastAsia"/>
              <w:color w:val="5A5A5A" w:themeColor="text1" w:themeTint="A5"/>
              <w:spacing w:val="15"/>
            </w:rPr>
          </w:pPr>
          <w:r>
            <w:rPr>
              <w:rStyle w:val="Strong"/>
              <w:rFonts w:eastAsiaTheme="minorEastAsia"/>
              <w:color w:val="5A5A5A" w:themeColor="text1" w:themeTint="A5"/>
              <w:spacing w:val="15"/>
            </w:rPr>
            <w:br w:type="page"/>
          </w:r>
        </w:p>
      </w:sdtContent>
    </w:sdt>
    <w:sdt>
      <w:sdtPr>
        <w:id w:val="-760058407"/>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566003BC" w14:textId="7101B3C1" w:rsidR="002A656E" w:rsidRDefault="002A656E">
          <w:pPr>
            <w:pStyle w:val="TOCHeading"/>
          </w:pPr>
          <w:r>
            <w:t>Table of Contents</w:t>
          </w:r>
        </w:p>
        <w:p w14:paraId="4D2C9F07" w14:textId="1E748203" w:rsidR="00851C69" w:rsidRDefault="002A6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03284647" w:history="1">
            <w:r w:rsidR="00851C69" w:rsidRPr="00F353C4">
              <w:rPr>
                <w:rStyle w:val="Hyperlink"/>
                <w:noProof/>
              </w:rPr>
              <w:t>Task 1:</w:t>
            </w:r>
            <w:r w:rsidR="00851C69">
              <w:rPr>
                <w:noProof/>
                <w:webHidden/>
              </w:rPr>
              <w:tab/>
            </w:r>
            <w:r w:rsidR="00851C69">
              <w:rPr>
                <w:noProof/>
                <w:webHidden/>
              </w:rPr>
              <w:fldChar w:fldCharType="begin"/>
            </w:r>
            <w:r w:rsidR="00851C69">
              <w:rPr>
                <w:noProof/>
                <w:webHidden/>
              </w:rPr>
              <w:instrText xml:space="preserve"> PAGEREF _Toc103284647 \h </w:instrText>
            </w:r>
            <w:r w:rsidR="00851C69">
              <w:rPr>
                <w:noProof/>
                <w:webHidden/>
              </w:rPr>
            </w:r>
            <w:r w:rsidR="00851C69">
              <w:rPr>
                <w:noProof/>
                <w:webHidden/>
              </w:rPr>
              <w:fldChar w:fldCharType="separate"/>
            </w:r>
            <w:r w:rsidR="00851C69">
              <w:rPr>
                <w:noProof/>
                <w:webHidden/>
              </w:rPr>
              <w:t>2</w:t>
            </w:r>
            <w:r w:rsidR="00851C69">
              <w:rPr>
                <w:noProof/>
                <w:webHidden/>
              </w:rPr>
              <w:fldChar w:fldCharType="end"/>
            </w:r>
          </w:hyperlink>
        </w:p>
        <w:p w14:paraId="43DDBD63" w14:textId="2AED5FDD" w:rsidR="00851C69" w:rsidRDefault="00851C69">
          <w:pPr>
            <w:pStyle w:val="TOC1"/>
            <w:tabs>
              <w:tab w:val="right" w:leader="dot" w:pos="9350"/>
            </w:tabs>
            <w:rPr>
              <w:rFonts w:eastAsiaTheme="minorEastAsia"/>
              <w:noProof/>
            </w:rPr>
          </w:pPr>
          <w:hyperlink w:anchor="_Toc103284648" w:history="1">
            <w:r w:rsidRPr="00F353C4">
              <w:rPr>
                <w:rStyle w:val="Hyperlink"/>
                <w:noProof/>
              </w:rPr>
              <w:t>Task 2:</w:t>
            </w:r>
            <w:r>
              <w:rPr>
                <w:noProof/>
                <w:webHidden/>
              </w:rPr>
              <w:tab/>
            </w:r>
            <w:r>
              <w:rPr>
                <w:noProof/>
                <w:webHidden/>
              </w:rPr>
              <w:fldChar w:fldCharType="begin"/>
            </w:r>
            <w:r>
              <w:rPr>
                <w:noProof/>
                <w:webHidden/>
              </w:rPr>
              <w:instrText xml:space="preserve"> PAGEREF _Toc103284648 \h </w:instrText>
            </w:r>
            <w:r>
              <w:rPr>
                <w:noProof/>
                <w:webHidden/>
              </w:rPr>
            </w:r>
            <w:r>
              <w:rPr>
                <w:noProof/>
                <w:webHidden/>
              </w:rPr>
              <w:fldChar w:fldCharType="separate"/>
            </w:r>
            <w:r>
              <w:rPr>
                <w:noProof/>
                <w:webHidden/>
              </w:rPr>
              <w:t>2</w:t>
            </w:r>
            <w:r>
              <w:rPr>
                <w:noProof/>
                <w:webHidden/>
              </w:rPr>
              <w:fldChar w:fldCharType="end"/>
            </w:r>
          </w:hyperlink>
        </w:p>
        <w:p w14:paraId="2CB763BF" w14:textId="235D44DE" w:rsidR="00851C69" w:rsidRDefault="00851C69">
          <w:pPr>
            <w:pStyle w:val="TOC1"/>
            <w:tabs>
              <w:tab w:val="right" w:leader="dot" w:pos="9350"/>
            </w:tabs>
            <w:rPr>
              <w:rFonts w:eastAsiaTheme="minorEastAsia"/>
              <w:noProof/>
            </w:rPr>
          </w:pPr>
          <w:hyperlink w:anchor="_Toc103284649" w:history="1">
            <w:r w:rsidRPr="00F353C4">
              <w:rPr>
                <w:rStyle w:val="Hyperlink"/>
                <w:noProof/>
              </w:rPr>
              <w:t>Task 3:</w:t>
            </w:r>
            <w:r>
              <w:rPr>
                <w:noProof/>
                <w:webHidden/>
              </w:rPr>
              <w:tab/>
            </w:r>
            <w:r>
              <w:rPr>
                <w:noProof/>
                <w:webHidden/>
              </w:rPr>
              <w:fldChar w:fldCharType="begin"/>
            </w:r>
            <w:r>
              <w:rPr>
                <w:noProof/>
                <w:webHidden/>
              </w:rPr>
              <w:instrText xml:space="preserve"> PAGEREF _Toc103284649 \h </w:instrText>
            </w:r>
            <w:r>
              <w:rPr>
                <w:noProof/>
                <w:webHidden/>
              </w:rPr>
            </w:r>
            <w:r>
              <w:rPr>
                <w:noProof/>
                <w:webHidden/>
              </w:rPr>
              <w:fldChar w:fldCharType="separate"/>
            </w:r>
            <w:r>
              <w:rPr>
                <w:noProof/>
                <w:webHidden/>
              </w:rPr>
              <w:t>3</w:t>
            </w:r>
            <w:r>
              <w:rPr>
                <w:noProof/>
                <w:webHidden/>
              </w:rPr>
              <w:fldChar w:fldCharType="end"/>
            </w:r>
          </w:hyperlink>
        </w:p>
        <w:p w14:paraId="127A55A1" w14:textId="2974681F" w:rsidR="00851C69" w:rsidRDefault="00851C69">
          <w:pPr>
            <w:pStyle w:val="TOC1"/>
            <w:tabs>
              <w:tab w:val="right" w:leader="dot" w:pos="9350"/>
            </w:tabs>
            <w:rPr>
              <w:rFonts w:eastAsiaTheme="minorEastAsia"/>
              <w:noProof/>
            </w:rPr>
          </w:pPr>
          <w:hyperlink w:anchor="_Toc103284650" w:history="1">
            <w:r w:rsidRPr="00F353C4">
              <w:rPr>
                <w:rStyle w:val="Hyperlink"/>
                <w:noProof/>
              </w:rPr>
              <w:t>Task 4:</w:t>
            </w:r>
            <w:r>
              <w:rPr>
                <w:noProof/>
                <w:webHidden/>
              </w:rPr>
              <w:tab/>
            </w:r>
            <w:r>
              <w:rPr>
                <w:noProof/>
                <w:webHidden/>
              </w:rPr>
              <w:fldChar w:fldCharType="begin"/>
            </w:r>
            <w:r>
              <w:rPr>
                <w:noProof/>
                <w:webHidden/>
              </w:rPr>
              <w:instrText xml:space="preserve"> PAGEREF _Toc103284650 \h </w:instrText>
            </w:r>
            <w:r>
              <w:rPr>
                <w:noProof/>
                <w:webHidden/>
              </w:rPr>
            </w:r>
            <w:r>
              <w:rPr>
                <w:noProof/>
                <w:webHidden/>
              </w:rPr>
              <w:fldChar w:fldCharType="separate"/>
            </w:r>
            <w:r>
              <w:rPr>
                <w:noProof/>
                <w:webHidden/>
              </w:rPr>
              <w:t>4</w:t>
            </w:r>
            <w:r>
              <w:rPr>
                <w:noProof/>
                <w:webHidden/>
              </w:rPr>
              <w:fldChar w:fldCharType="end"/>
            </w:r>
          </w:hyperlink>
        </w:p>
        <w:p w14:paraId="7A33C0A6" w14:textId="04531CEC" w:rsidR="00851C69" w:rsidRDefault="00851C69">
          <w:pPr>
            <w:pStyle w:val="TOC1"/>
            <w:tabs>
              <w:tab w:val="right" w:leader="dot" w:pos="9350"/>
            </w:tabs>
            <w:rPr>
              <w:rFonts w:eastAsiaTheme="minorEastAsia"/>
              <w:noProof/>
            </w:rPr>
          </w:pPr>
          <w:hyperlink w:anchor="_Toc103284651" w:history="1">
            <w:r w:rsidRPr="00F353C4">
              <w:rPr>
                <w:rStyle w:val="Hyperlink"/>
                <w:noProof/>
              </w:rPr>
              <w:t>Task 5:</w:t>
            </w:r>
            <w:r>
              <w:rPr>
                <w:noProof/>
                <w:webHidden/>
              </w:rPr>
              <w:tab/>
            </w:r>
            <w:r>
              <w:rPr>
                <w:noProof/>
                <w:webHidden/>
              </w:rPr>
              <w:fldChar w:fldCharType="begin"/>
            </w:r>
            <w:r>
              <w:rPr>
                <w:noProof/>
                <w:webHidden/>
              </w:rPr>
              <w:instrText xml:space="preserve"> PAGEREF _Toc103284651 \h </w:instrText>
            </w:r>
            <w:r>
              <w:rPr>
                <w:noProof/>
                <w:webHidden/>
              </w:rPr>
            </w:r>
            <w:r>
              <w:rPr>
                <w:noProof/>
                <w:webHidden/>
              </w:rPr>
              <w:fldChar w:fldCharType="separate"/>
            </w:r>
            <w:r>
              <w:rPr>
                <w:noProof/>
                <w:webHidden/>
              </w:rPr>
              <w:t>5</w:t>
            </w:r>
            <w:r>
              <w:rPr>
                <w:noProof/>
                <w:webHidden/>
              </w:rPr>
              <w:fldChar w:fldCharType="end"/>
            </w:r>
          </w:hyperlink>
        </w:p>
        <w:p w14:paraId="2E72A53B" w14:textId="685D5BC3" w:rsidR="00851C69" w:rsidRDefault="00851C69">
          <w:pPr>
            <w:pStyle w:val="TOC1"/>
            <w:tabs>
              <w:tab w:val="right" w:leader="dot" w:pos="9350"/>
            </w:tabs>
            <w:rPr>
              <w:rFonts w:eastAsiaTheme="minorEastAsia"/>
              <w:noProof/>
            </w:rPr>
          </w:pPr>
          <w:hyperlink w:anchor="_Toc103284652" w:history="1">
            <w:r w:rsidRPr="00F353C4">
              <w:rPr>
                <w:rStyle w:val="Hyperlink"/>
                <w:noProof/>
              </w:rPr>
              <w:t>Task 6:</w:t>
            </w:r>
            <w:r>
              <w:rPr>
                <w:noProof/>
                <w:webHidden/>
              </w:rPr>
              <w:tab/>
            </w:r>
            <w:r>
              <w:rPr>
                <w:noProof/>
                <w:webHidden/>
              </w:rPr>
              <w:fldChar w:fldCharType="begin"/>
            </w:r>
            <w:r>
              <w:rPr>
                <w:noProof/>
                <w:webHidden/>
              </w:rPr>
              <w:instrText xml:space="preserve"> PAGEREF _Toc103284652 \h </w:instrText>
            </w:r>
            <w:r>
              <w:rPr>
                <w:noProof/>
                <w:webHidden/>
              </w:rPr>
            </w:r>
            <w:r>
              <w:rPr>
                <w:noProof/>
                <w:webHidden/>
              </w:rPr>
              <w:fldChar w:fldCharType="separate"/>
            </w:r>
            <w:r>
              <w:rPr>
                <w:noProof/>
                <w:webHidden/>
              </w:rPr>
              <w:t>6</w:t>
            </w:r>
            <w:r>
              <w:rPr>
                <w:noProof/>
                <w:webHidden/>
              </w:rPr>
              <w:fldChar w:fldCharType="end"/>
            </w:r>
          </w:hyperlink>
        </w:p>
        <w:p w14:paraId="7F3984E6" w14:textId="533C2AD3" w:rsidR="00851C69" w:rsidRDefault="00851C69">
          <w:pPr>
            <w:pStyle w:val="TOC1"/>
            <w:tabs>
              <w:tab w:val="right" w:leader="dot" w:pos="9350"/>
            </w:tabs>
            <w:rPr>
              <w:rFonts w:eastAsiaTheme="minorEastAsia"/>
              <w:noProof/>
            </w:rPr>
          </w:pPr>
          <w:hyperlink w:anchor="_Toc103284653" w:history="1">
            <w:r w:rsidRPr="00F353C4">
              <w:rPr>
                <w:rStyle w:val="Hyperlink"/>
                <w:noProof/>
              </w:rPr>
              <w:t>Task 7:</w:t>
            </w:r>
            <w:r>
              <w:rPr>
                <w:noProof/>
                <w:webHidden/>
              </w:rPr>
              <w:tab/>
            </w:r>
            <w:r>
              <w:rPr>
                <w:noProof/>
                <w:webHidden/>
              </w:rPr>
              <w:fldChar w:fldCharType="begin"/>
            </w:r>
            <w:r>
              <w:rPr>
                <w:noProof/>
                <w:webHidden/>
              </w:rPr>
              <w:instrText xml:space="preserve"> PAGEREF _Toc103284653 \h </w:instrText>
            </w:r>
            <w:r>
              <w:rPr>
                <w:noProof/>
                <w:webHidden/>
              </w:rPr>
            </w:r>
            <w:r>
              <w:rPr>
                <w:noProof/>
                <w:webHidden/>
              </w:rPr>
              <w:fldChar w:fldCharType="separate"/>
            </w:r>
            <w:r>
              <w:rPr>
                <w:noProof/>
                <w:webHidden/>
              </w:rPr>
              <w:t>7</w:t>
            </w:r>
            <w:r>
              <w:rPr>
                <w:noProof/>
                <w:webHidden/>
              </w:rPr>
              <w:fldChar w:fldCharType="end"/>
            </w:r>
          </w:hyperlink>
        </w:p>
        <w:p w14:paraId="5CAC5BCC" w14:textId="6C632564" w:rsidR="00851C69" w:rsidRDefault="00851C69">
          <w:pPr>
            <w:pStyle w:val="TOC1"/>
            <w:tabs>
              <w:tab w:val="right" w:leader="dot" w:pos="9350"/>
            </w:tabs>
            <w:rPr>
              <w:rFonts w:eastAsiaTheme="minorEastAsia"/>
              <w:noProof/>
            </w:rPr>
          </w:pPr>
          <w:hyperlink w:anchor="_Toc103284654" w:history="1">
            <w:r w:rsidRPr="00F353C4">
              <w:rPr>
                <w:rStyle w:val="Hyperlink"/>
                <w:noProof/>
              </w:rPr>
              <w:t>Task 8:</w:t>
            </w:r>
            <w:r>
              <w:rPr>
                <w:noProof/>
                <w:webHidden/>
              </w:rPr>
              <w:tab/>
            </w:r>
            <w:r>
              <w:rPr>
                <w:noProof/>
                <w:webHidden/>
              </w:rPr>
              <w:fldChar w:fldCharType="begin"/>
            </w:r>
            <w:r>
              <w:rPr>
                <w:noProof/>
                <w:webHidden/>
              </w:rPr>
              <w:instrText xml:space="preserve"> PAGEREF _Toc103284654 \h </w:instrText>
            </w:r>
            <w:r>
              <w:rPr>
                <w:noProof/>
                <w:webHidden/>
              </w:rPr>
            </w:r>
            <w:r>
              <w:rPr>
                <w:noProof/>
                <w:webHidden/>
              </w:rPr>
              <w:fldChar w:fldCharType="separate"/>
            </w:r>
            <w:r>
              <w:rPr>
                <w:noProof/>
                <w:webHidden/>
              </w:rPr>
              <w:t>8</w:t>
            </w:r>
            <w:r>
              <w:rPr>
                <w:noProof/>
                <w:webHidden/>
              </w:rPr>
              <w:fldChar w:fldCharType="end"/>
            </w:r>
          </w:hyperlink>
        </w:p>
        <w:p w14:paraId="5B4A7ED8" w14:textId="71EF347A" w:rsidR="00851C69" w:rsidRDefault="00851C69">
          <w:pPr>
            <w:pStyle w:val="TOC1"/>
            <w:tabs>
              <w:tab w:val="right" w:leader="dot" w:pos="9350"/>
            </w:tabs>
            <w:rPr>
              <w:rFonts w:eastAsiaTheme="minorEastAsia"/>
              <w:noProof/>
            </w:rPr>
          </w:pPr>
          <w:hyperlink w:anchor="_Toc103284655" w:history="1">
            <w:r w:rsidRPr="00F353C4">
              <w:rPr>
                <w:rStyle w:val="Hyperlink"/>
                <w:noProof/>
              </w:rPr>
              <w:t>References:</w:t>
            </w:r>
            <w:r>
              <w:rPr>
                <w:noProof/>
                <w:webHidden/>
              </w:rPr>
              <w:tab/>
            </w:r>
            <w:r>
              <w:rPr>
                <w:noProof/>
                <w:webHidden/>
              </w:rPr>
              <w:fldChar w:fldCharType="begin"/>
            </w:r>
            <w:r>
              <w:rPr>
                <w:noProof/>
                <w:webHidden/>
              </w:rPr>
              <w:instrText xml:space="preserve"> PAGEREF _Toc103284655 \h </w:instrText>
            </w:r>
            <w:r>
              <w:rPr>
                <w:noProof/>
                <w:webHidden/>
              </w:rPr>
            </w:r>
            <w:r>
              <w:rPr>
                <w:noProof/>
                <w:webHidden/>
              </w:rPr>
              <w:fldChar w:fldCharType="separate"/>
            </w:r>
            <w:r>
              <w:rPr>
                <w:noProof/>
                <w:webHidden/>
              </w:rPr>
              <w:t>10</w:t>
            </w:r>
            <w:r>
              <w:rPr>
                <w:noProof/>
                <w:webHidden/>
              </w:rPr>
              <w:fldChar w:fldCharType="end"/>
            </w:r>
          </w:hyperlink>
        </w:p>
        <w:p w14:paraId="3C7C3411" w14:textId="53F10739" w:rsidR="002A656E" w:rsidRDefault="002A656E">
          <w:r>
            <w:rPr>
              <w:b/>
              <w:bCs/>
              <w:noProof/>
            </w:rPr>
            <w:fldChar w:fldCharType="end"/>
          </w:r>
        </w:p>
      </w:sdtContent>
    </w:sdt>
    <w:p w14:paraId="4CD7AFED" w14:textId="77777777" w:rsidR="002A656E" w:rsidRDefault="002A656E">
      <w:pPr>
        <w:rPr>
          <w:rFonts w:asciiTheme="majorHAnsi" w:eastAsiaTheme="majorEastAsia" w:hAnsiTheme="majorHAnsi" w:cstheme="majorBidi"/>
          <w:color w:val="2F5496" w:themeColor="accent1" w:themeShade="BF"/>
          <w:sz w:val="32"/>
          <w:szCs w:val="32"/>
        </w:rPr>
      </w:pPr>
      <w:r>
        <w:br w:type="page"/>
      </w:r>
    </w:p>
    <w:p w14:paraId="2C8FF94D" w14:textId="02D4D13B" w:rsidR="007A289C" w:rsidRDefault="007A289C" w:rsidP="004124FD">
      <w:pPr>
        <w:pStyle w:val="Heading1"/>
      </w:pPr>
      <w:bookmarkStart w:id="0" w:name="_Toc103284647"/>
      <w:r>
        <w:lastRenderedPageBreak/>
        <w:t>Introduction:</w:t>
      </w:r>
    </w:p>
    <w:p w14:paraId="396B72D1" w14:textId="5E1FE397" w:rsidR="007A289C" w:rsidRPr="007A289C" w:rsidRDefault="007A289C" w:rsidP="007A289C">
      <w:r>
        <w:t>Github repo link:</w:t>
      </w:r>
    </w:p>
    <w:p w14:paraId="58CD6701" w14:textId="2806EBC7" w:rsidR="002E74D5" w:rsidRDefault="002E74D5" w:rsidP="004124FD">
      <w:pPr>
        <w:pStyle w:val="Heading1"/>
      </w:pPr>
      <w:r>
        <w:t xml:space="preserve">Task </w:t>
      </w:r>
      <w:r w:rsidR="00D33B4B">
        <w:t>1</w:t>
      </w:r>
      <w:r>
        <w:t>:</w:t>
      </w:r>
      <w:bookmarkEnd w:id="0"/>
    </w:p>
    <w:p w14:paraId="218EBE63" w14:textId="390DE709" w:rsidR="00C9433F" w:rsidRDefault="006139C5" w:rsidP="00C9433F">
      <w:r>
        <w:t xml:space="preserve">In this task, we are required to </w:t>
      </w:r>
      <w:r w:rsidR="00C9433F">
        <w:t>take a binary tree as an input, and duplicate each node, then inserting it in the tree as a left child of the original node using a recursive method. The approach is to from the bottom of the tree instead of the top to avoid the duplicated nodes be duplicated again and the algorithm will then be stuck in an infinite loop.</w:t>
      </w:r>
    </w:p>
    <w:p w14:paraId="65650515" w14:textId="5D991E7A" w:rsidR="00C9433F" w:rsidRDefault="00747B50" w:rsidP="00C9433F">
      <w:r w:rsidRPr="00747B50">
        <w:drawing>
          <wp:inline distT="0" distB="0" distL="0" distR="0" wp14:anchorId="56330F9D" wp14:editId="7FEACABB">
            <wp:extent cx="2872989" cy="1889924"/>
            <wp:effectExtent l="0" t="0" r="381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7"/>
                    <a:stretch>
                      <a:fillRect/>
                    </a:stretch>
                  </pic:blipFill>
                  <pic:spPr>
                    <a:xfrm>
                      <a:off x="0" y="0"/>
                      <a:ext cx="2872989" cy="1889924"/>
                    </a:xfrm>
                    <a:prstGeom prst="rect">
                      <a:avLst/>
                    </a:prstGeom>
                  </pic:spPr>
                </pic:pic>
              </a:graphicData>
            </a:graphic>
          </wp:inline>
        </w:drawing>
      </w:r>
    </w:p>
    <w:p w14:paraId="26183C77" w14:textId="3D071FF7" w:rsidR="00AB56D1" w:rsidRDefault="00C9433F" w:rsidP="004908E5">
      <w:r>
        <w:t>After taking the input from the user, we</w:t>
      </w:r>
      <w:r w:rsidR="00AB56D1">
        <w:t xml:space="preserve"> will call the function. It will mark the original node as old_left, then call itself on the left child then right child of that node, after the previous function calls are completed it will set old_left to be the left child of the original node, set the left child of the original node as a new node with the value of the original node, and then set the left child of the left child of the original node to the value of old_left(which is the left child of the original node)</w:t>
      </w:r>
      <w:r w:rsidR="004908E5">
        <w:t xml:space="preserve"> </w:t>
      </w:r>
      <w:r w:rsidR="00AB56D1">
        <w:t>This will result in the duplication of every node without going in an infinite loop.</w:t>
      </w:r>
    </w:p>
    <w:p w14:paraId="5562121B" w14:textId="31204974" w:rsidR="004908E5" w:rsidRDefault="004908E5" w:rsidP="004124FD">
      <w:pPr>
        <w:pStyle w:val="Heading1"/>
      </w:pPr>
      <w:bookmarkStart w:id="1" w:name="_Toc103284648"/>
      <w:r>
        <w:t>Task 2:</w:t>
      </w:r>
      <w:bookmarkEnd w:id="1"/>
    </w:p>
    <w:p w14:paraId="5148D784" w14:textId="7867C109" w:rsidR="00DB19A7" w:rsidRDefault="000F0721" w:rsidP="00DB19A7">
      <w:r>
        <w:t xml:space="preserve">This task requires us to create a red-black tree from scratch. A </w:t>
      </w:r>
      <w:r w:rsidR="004558AA">
        <w:t>red-black</w:t>
      </w:r>
      <w:r>
        <w:t xml:space="preserve"> tree is </w:t>
      </w:r>
      <w:r w:rsidR="00C71B84">
        <w:t>a form of</w:t>
      </w:r>
      <w:r>
        <w:t xml:space="preserve"> balanced tree</w:t>
      </w:r>
      <w:r w:rsidR="00C71B84">
        <w:t>s,</w:t>
      </w:r>
      <w:r>
        <w:t xml:space="preserve"> but the difference is that the red-black has an extra bit which is colour. The root of the tree is always a black node,</w:t>
      </w:r>
      <w:r w:rsidR="004558AA">
        <w:t xml:space="preserve"> a red node can only have black children, the number of black nodes from the root to the leaves is always the same, the height of the tree is only determined by the counting of the black nodes, and that the tree is always balanced since the right side of the tree has the same height as the left side. Compared to AVL trees, red-black trees are more efficient when it comes to insertion and deletion, but the AVL are more oriented for searching the tree. To implement the tree, we need to have insertion and deletion functions. </w:t>
      </w:r>
      <w:r w:rsidR="00D01C7D">
        <w:t>Step 1, t</w:t>
      </w:r>
      <w:r w:rsidR="004558AA">
        <w:t xml:space="preserve">o insert, </w:t>
      </w:r>
      <w:r w:rsidR="00D01C7D">
        <w:t xml:space="preserve">the inserted node must be a red node, if it’s the root then the colour is changed to black and inserted, if not then we check the parent. Step2, if the parent is black then we insert as a child, if the parent is red then we have step 3 with two scenarios; the first is that if the uncle is red, so we change the colour of the parent and uncle to black, the grandparent to red, then we go to the grandparent node and repeat </w:t>
      </w:r>
      <w:r w:rsidR="00B7692B">
        <w:t xml:space="preserve">steps 2 and 3. The second scenario for step 3 is if the uncle is black, we rotate the tree so it gets balanced. For the removal of a </w:t>
      </w:r>
      <w:r w:rsidR="00672342">
        <w:t>node,</w:t>
      </w:r>
      <w:r w:rsidR="00B7692B">
        <w:t xml:space="preserve"> we have multiple scenarios. The first is if the node is a lead or has only one child, then it can be </w:t>
      </w:r>
      <w:r w:rsidR="00672342">
        <w:t>deleted,</w:t>
      </w:r>
      <w:r w:rsidR="00B7692B">
        <w:t xml:space="preserve"> and its child replaces it. If </w:t>
      </w:r>
      <w:r w:rsidR="00672342">
        <w:t>not,</w:t>
      </w:r>
      <w:r w:rsidR="00B7692B">
        <w:t xml:space="preserve"> then </w:t>
      </w:r>
      <w:r w:rsidR="00672342">
        <w:t xml:space="preserve">the inorder predecessor of that node is removed, and if that node was red nothing else happens, if </w:t>
      </w:r>
      <w:r w:rsidR="00672342">
        <w:lastRenderedPageBreak/>
        <w:t>its black with a red child then the red child takes the black node place and changes its colour</w:t>
      </w:r>
      <w:r w:rsidR="00DB19A7">
        <w:t>. For this task we have a sample array to test.</w:t>
      </w:r>
    </w:p>
    <w:p w14:paraId="3F65652A" w14:textId="0553E5CE" w:rsidR="00DB19A7" w:rsidRDefault="00DB19A7" w:rsidP="00DB19A7">
      <w:r>
        <w:t>Sample array after insertion:</w:t>
      </w:r>
    </w:p>
    <w:p w14:paraId="7EA3C375" w14:textId="3C4100E7" w:rsidR="00DB19A7" w:rsidRDefault="00DB19A7" w:rsidP="00DB19A7">
      <w:r w:rsidRPr="00DB19A7">
        <w:drawing>
          <wp:inline distT="0" distB="0" distL="0" distR="0" wp14:anchorId="6EFE1663" wp14:editId="24ADD7EA">
            <wp:extent cx="1181202" cy="4191363"/>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8"/>
                    <a:stretch>
                      <a:fillRect/>
                    </a:stretch>
                  </pic:blipFill>
                  <pic:spPr>
                    <a:xfrm>
                      <a:off x="0" y="0"/>
                      <a:ext cx="1181202" cy="4191363"/>
                    </a:xfrm>
                    <a:prstGeom prst="rect">
                      <a:avLst/>
                    </a:prstGeom>
                  </pic:spPr>
                </pic:pic>
              </a:graphicData>
            </a:graphic>
          </wp:inline>
        </w:drawing>
      </w:r>
    </w:p>
    <w:p w14:paraId="24CC700B" w14:textId="27ADF398" w:rsidR="00DB19A7" w:rsidRDefault="00DB19A7" w:rsidP="00DB19A7">
      <w:r>
        <w:t>Tree after deleting 45:</w:t>
      </w:r>
    </w:p>
    <w:p w14:paraId="5766E1FD" w14:textId="09055F7A" w:rsidR="00DB19A7" w:rsidRPr="000F0721" w:rsidRDefault="00DB19A7" w:rsidP="00DB19A7">
      <w:r w:rsidRPr="00DB19A7">
        <w:drawing>
          <wp:inline distT="0" distB="0" distL="0" distR="0" wp14:anchorId="2E2C864A" wp14:editId="7D289CD8">
            <wp:extent cx="1265030" cy="929721"/>
            <wp:effectExtent l="0" t="0" r="0" b="381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9"/>
                    <a:stretch>
                      <a:fillRect/>
                    </a:stretch>
                  </pic:blipFill>
                  <pic:spPr>
                    <a:xfrm>
                      <a:off x="0" y="0"/>
                      <a:ext cx="1265030" cy="929721"/>
                    </a:xfrm>
                    <a:prstGeom prst="rect">
                      <a:avLst/>
                    </a:prstGeom>
                  </pic:spPr>
                </pic:pic>
              </a:graphicData>
            </a:graphic>
          </wp:inline>
        </w:drawing>
      </w:r>
    </w:p>
    <w:p w14:paraId="54EF149F" w14:textId="0A827BAF" w:rsidR="004908E5" w:rsidRDefault="004908E5" w:rsidP="004124FD">
      <w:pPr>
        <w:pStyle w:val="Heading1"/>
      </w:pPr>
      <w:bookmarkStart w:id="2" w:name="_Toc103284649"/>
      <w:r>
        <w:t>Task 3:</w:t>
      </w:r>
      <w:bookmarkEnd w:id="2"/>
    </w:p>
    <w:p w14:paraId="4ACFAEEE" w14:textId="4FA8A33B" w:rsidR="00CC7F23" w:rsidRDefault="00CC7F23" w:rsidP="004908E5">
      <w:r>
        <w:t xml:space="preserve">In this task, we have will have the user input an unsorted array and then use the heapsort algorithm to output the sorted array. </w:t>
      </w:r>
      <w:r w:rsidR="00D35E9D">
        <w:t>The algorithm has a</w:t>
      </w:r>
      <w:r w:rsidR="00A74F52">
        <w:t xml:space="preserve"> time complexity of O</w:t>
      </w:r>
      <w:r w:rsidR="008D7D08">
        <w:t xml:space="preserve"> </w:t>
      </w:r>
      <w:r w:rsidR="00A74F52">
        <w:t xml:space="preserve">(N log n), similar to Merge sort, but unlike the merge sort which requires more temporary memory, the heapsort does not require any additional space. </w:t>
      </w:r>
      <w:r w:rsidR="00576D41">
        <w:t>It works by first constructing a binary tree, then turning a heap</w:t>
      </w:r>
      <w:r w:rsidR="008D7D08">
        <w:t xml:space="preserve"> </w:t>
      </w:r>
      <w:r w:rsidR="00576D41">
        <w:t>(either minimum heap where the root is the smallest number or a maximum heap where the root is the biggest number</w:t>
      </w:r>
      <w:r w:rsidR="00B70830">
        <w:t xml:space="preserve">). After that the root of the tree is removed and inserted into the sorted list, the tree then gets heapified so the smallest/largest number is now the root of the tree. The process is repeated until the tree is empty and the result is a sorted list. </w:t>
      </w:r>
      <w:r w:rsidR="0003151B">
        <w:t xml:space="preserve">A class HeapSortClass is created with attributes of array which has the numbers </w:t>
      </w:r>
      <w:r w:rsidR="0003151B">
        <w:lastRenderedPageBreak/>
        <w:t>from the user and array_length which is how many elements are in the array. Then the function heapsort is called, and what it does is that it loops array_length/2 -1 times, which is equivalent to the number of nodes that have branches</w:t>
      </w:r>
      <w:r w:rsidR="002A2C53">
        <w:t xml:space="preserve"> (all nodes except leafs) and heapifies them to find the </w:t>
      </w:r>
      <w:r w:rsidR="0097053B">
        <w:t xml:space="preserve">smallest </w:t>
      </w:r>
      <w:r w:rsidR="002A2C53">
        <w:t>node</w:t>
      </w:r>
      <w:r w:rsidR="0097053B">
        <w:t xml:space="preserve"> and make it the root starting from the bottom to the top</w:t>
      </w:r>
      <w:r w:rsidR="002A2C53">
        <w:t xml:space="preserve">. After that is done, it takes the root element and excludes it, after that it heapifies the list again unit the heap is </w:t>
      </w:r>
      <w:r w:rsidR="0097053B">
        <w:t>empty, and the list is then printed in order.</w:t>
      </w:r>
    </w:p>
    <w:p w14:paraId="0EDF290F" w14:textId="522CD7AD" w:rsidR="0097053B" w:rsidRDefault="0097053B" w:rsidP="004908E5">
      <w:r>
        <w:t>Resulting test:</w:t>
      </w:r>
    </w:p>
    <w:p w14:paraId="1D5AD746" w14:textId="24FF45BC" w:rsidR="0097053B" w:rsidRDefault="0097053B" w:rsidP="004908E5">
      <w:r w:rsidRPr="0097053B">
        <w:drawing>
          <wp:inline distT="0" distB="0" distL="0" distR="0" wp14:anchorId="7023042D" wp14:editId="0A642C1C">
            <wp:extent cx="1425063" cy="198137"/>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25063" cy="198137"/>
                    </a:xfrm>
                    <a:prstGeom prst="rect">
                      <a:avLst/>
                    </a:prstGeom>
                  </pic:spPr>
                </pic:pic>
              </a:graphicData>
            </a:graphic>
          </wp:inline>
        </w:drawing>
      </w:r>
    </w:p>
    <w:p w14:paraId="33AC54DD" w14:textId="75406A4A" w:rsidR="00D33B4B" w:rsidRDefault="00D33B4B" w:rsidP="00C9433F"/>
    <w:p w14:paraId="433A8814" w14:textId="5F083159" w:rsidR="00D33B4B" w:rsidRDefault="006173E3" w:rsidP="004124FD">
      <w:pPr>
        <w:pStyle w:val="Heading1"/>
      </w:pPr>
      <w:bookmarkStart w:id="3" w:name="_Toc103284650"/>
      <w:r>
        <w:t>Task 4:</w:t>
      </w:r>
      <w:bookmarkEnd w:id="3"/>
    </w:p>
    <w:p w14:paraId="160AF9DE" w14:textId="77777777" w:rsidR="00635466" w:rsidRDefault="006173E3" w:rsidP="001B193D">
      <w:r>
        <w:t>This task requires to take a few numbers and use the hash function to add them to the table using two methods, Linear Probing and Quadratic Probing. To start with the Quadratic Probing, it applies the hash function and if an insertion fails the first time, it adds 1*1 to the value and then applies the hash function again, if the insertion fails again, it adds 2*2 to the original value and applies the hash function again. T</w:t>
      </w:r>
      <w:r w:rsidR="00486B6C">
        <w:t xml:space="preserve">his is repeated, changing the added value to 3*3, 4*4 and so on for every failed insertion until its inserted. In this question, we have a table size of 7, and the values (12,5,19,2,23), with a hashing function of k modulo table size. The first value to be added is 12, 12 mod 7 equals to 5, thus adding 12 to index 5 in the hash table. </w:t>
      </w:r>
      <w:r w:rsidR="00EF40B0">
        <w:t>Next,</w:t>
      </w:r>
      <w:r w:rsidR="00486B6C">
        <w:t xml:space="preserve"> we have 5, 5 mod 7 equals to 5, which causes a clash with 12 we just added earlier</w:t>
      </w:r>
      <w:r w:rsidR="00A059E0">
        <w:t xml:space="preserve">, so the Quadratic Probing requires us to add 1*1 to the original value, so 5 plus 1 is 6 and 6 mod 7 is 6 so 5 is set into index 6 of the table. Third we have 19, so 19 mod 7 is 5 and it causes a clash, so 19+1 is 20 mod 7 is 6 which is also clash, </w:t>
      </w:r>
      <w:r w:rsidR="00EF40B0">
        <w:t>then 19</w:t>
      </w:r>
      <w:r w:rsidR="001B193D">
        <w:t xml:space="preserve">+2*2 is 23 mod 7 is 2 which is empty so 19 is added to index 2. After that we have 2, 2 mod 7 is 2 which is a clash with the 19, then we apply 2+1 is 3 mod 7 is 3 and that index is empty so 2 is added to that index. </w:t>
      </w:r>
      <w:r w:rsidR="00EF40B0">
        <w:t>Finally,</w:t>
      </w:r>
      <w:r w:rsidR="001B193D">
        <w:t xml:space="preserve"> we 23, 23 mod 7 is 2 which is a clash, so 23+1 is 24 mod 7 is 3 which is also a clash, then 23+2*2 is 27 mod 7 is 6 which also happens to clash, we add 23+3*3 which is 32 mod 7 is 4 which is free, resulting in all the values being inserted </w:t>
      </w:r>
      <w:r w:rsidR="002B710F">
        <w:t>in the table.</w:t>
      </w:r>
    </w:p>
    <w:p w14:paraId="6382B672" w14:textId="6E239166" w:rsidR="00442BA2" w:rsidRDefault="00635466" w:rsidP="00035EB3">
      <w:r>
        <w:t>Quadratic Probing Table</w:t>
      </w:r>
      <w:r w:rsidR="00035EB3">
        <w:t>:</w:t>
      </w:r>
    </w:p>
    <w:tbl>
      <w:tblPr>
        <w:tblStyle w:val="TableGrid"/>
        <w:tblW w:w="0" w:type="auto"/>
        <w:tblLook w:val="04A0" w:firstRow="1" w:lastRow="0" w:firstColumn="1" w:lastColumn="0" w:noHBand="0" w:noVBand="1"/>
      </w:tblPr>
      <w:tblGrid>
        <w:gridCol w:w="4675"/>
        <w:gridCol w:w="4675"/>
      </w:tblGrid>
      <w:tr w:rsidR="00CC3855" w14:paraId="0E2FD372" w14:textId="77777777" w:rsidTr="00CC3855">
        <w:tc>
          <w:tcPr>
            <w:tcW w:w="4675" w:type="dxa"/>
          </w:tcPr>
          <w:p w14:paraId="30F9E36C" w14:textId="6E7585D2" w:rsidR="00CC3855" w:rsidRDefault="00CC3855" w:rsidP="001B193D">
            <w:r>
              <w:t>Index</w:t>
            </w:r>
          </w:p>
        </w:tc>
        <w:tc>
          <w:tcPr>
            <w:tcW w:w="4675" w:type="dxa"/>
          </w:tcPr>
          <w:p w14:paraId="7D966865" w14:textId="0A596715" w:rsidR="00CC3855" w:rsidRDefault="00CC3855" w:rsidP="001B193D">
            <w:r>
              <w:t>Value</w:t>
            </w:r>
          </w:p>
        </w:tc>
      </w:tr>
      <w:tr w:rsidR="00CC3855" w14:paraId="379D7E64" w14:textId="77777777" w:rsidTr="00CC3855">
        <w:tc>
          <w:tcPr>
            <w:tcW w:w="4675" w:type="dxa"/>
          </w:tcPr>
          <w:p w14:paraId="5BCF6D7E" w14:textId="2E31CB39" w:rsidR="00CC3855" w:rsidRDefault="00CC3855" w:rsidP="00CC3855">
            <w:r>
              <w:t>0</w:t>
            </w:r>
          </w:p>
        </w:tc>
        <w:tc>
          <w:tcPr>
            <w:tcW w:w="4675" w:type="dxa"/>
          </w:tcPr>
          <w:p w14:paraId="3FA853A4" w14:textId="77777777" w:rsidR="00CC3855" w:rsidRDefault="00CC3855" w:rsidP="001B193D"/>
        </w:tc>
      </w:tr>
      <w:tr w:rsidR="00CC3855" w14:paraId="16C19E14" w14:textId="77777777" w:rsidTr="00CC3855">
        <w:tc>
          <w:tcPr>
            <w:tcW w:w="4675" w:type="dxa"/>
          </w:tcPr>
          <w:p w14:paraId="30068491" w14:textId="474E07F9" w:rsidR="00CC3855" w:rsidRDefault="00CC3855" w:rsidP="001B193D">
            <w:r>
              <w:t>1</w:t>
            </w:r>
          </w:p>
        </w:tc>
        <w:tc>
          <w:tcPr>
            <w:tcW w:w="4675" w:type="dxa"/>
          </w:tcPr>
          <w:p w14:paraId="05187809" w14:textId="77777777" w:rsidR="00CC3855" w:rsidRDefault="00CC3855" w:rsidP="001B193D"/>
        </w:tc>
      </w:tr>
      <w:tr w:rsidR="00CC3855" w14:paraId="288FC949" w14:textId="77777777" w:rsidTr="00CC3855">
        <w:tc>
          <w:tcPr>
            <w:tcW w:w="4675" w:type="dxa"/>
          </w:tcPr>
          <w:p w14:paraId="1CDA3092" w14:textId="1794B320" w:rsidR="00CC3855" w:rsidRDefault="00CC3855" w:rsidP="001B193D">
            <w:r>
              <w:t>2</w:t>
            </w:r>
          </w:p>
        </w:tc>
        <w:tc>
          <w:tcPr>
            <w:tcW w:w="4675" w:type="dxa"/>
          </w:tcPr>
          <w:p w14:paraId="79861991" w14:textId="0FE8C349" w:rsidR="00CC3855" w:rsidRDefault="00A826E1" w:rsidP="001B193D">
            <w:r>
              <w:t>19</w:t>
            </w:r>
          </w:p>
        </w:tc>
      </w:tr>
      <w:tr w:rsidR="00CC3855" w14:paraId="29E1EB0B" w14:textId="77777777" w:rsidTr="00CC3855">
        <w:tc>
          <w:tcPr>
            <w:tcW w:w="4675" w:type="dxa"/>
          </w:tcPr>
          <w:p w14:paraId="2F29C7DE" w14:textId="3EA89A08" w:rsidR="00CC3855" w:rsidRDefault="00CC3855" w:rsidP="001B193D">
            <w:r>
              <w:t>3</w:t>
            </w:r>
          </w:p>
        </w:tc>
        <w:tc>
          <w:tcPr>
            <w:tcW w:w="4675" w:type="dxa"/>
          </w:tcPr>
          <w:p w14:paraId="70E55B06" w14:textId="6F9880D6" w:rsidR="00CC3855" w:rsidRDefault="00A826E1" w:rsidP="001B193D">
            <w:r>
              <w:t>2</w:t>
            </w:r>
          </w:p>
        </w:tc>
      </w:tr>
      <w:tr w:rsidR="00CC3855" w14:paraId="2E34C46D" w14:textId="77777777" w:rsidTr="00CC3855">
        <w:tc>
          <w:tcPr>
            <w:tcW w:w="4675" w:type="dxa"/>
          </w:tcPr>
          <w:p w14:paraId="5B02D432" w14:textId="652A02B7" w:rsidR="00CC3855" w:rsidRDefault="00CC3855" w:rsidP="001B193D">
            <w:r>
              <w:t>4</w:t>
            </w:r>
          </w:p>
        </w:tc>
        <w:tc>
          <w:tcPr>
            <w:tcW w:w="4675" w:type="dxa"/>
          </w:tcPr>
          <w:p w14:paraId="16935BC8" w14:textId="6010A58F" w:rsidR="00CC3855" w:rsidRDefault="00A826E1" w:rsidP="001B193D">
            <w:r>
              <w:t>23</w:t>
            </w:r>
          </w:p>
        </w:tc>
      </w:tr>
      <w:tr w:rsidR="00CC3855" w14:paraId="5D644C68" w14:textId="77777777" w:rsidTr="00CC3855">
        <w:tc>
          <w:tcPr>
            <w:tcW w:w="4675" w:type="dxa"/>
          </w:tcPr>
          <w:p w14:paraId="396048FD" w14:textId="17B71035" w:rsidR="00CC3855" w:rsidRDefault="00CC3855" w:rsidP="001B193D">
            <w:r>
              <w:t>5</w:t>
            </w:r>
          </w:p>
        </w:tc>
        <w:tc>
          <w:tcPr>
            <w:tcW w:w="4675" w:type="dxa"/>
          </w:tcPr>
          <w:p w14:paraId="3DDCDF03" w14:textId="61AEF0A9" w:rsidR="00CC3855" w:rsidRDefault="00A826E1" w:rsidP="001B193D">
            <w:r>
              <w:t>12</w:t>
            </w:r>
          </w:p>
        </w:tc>
      </w:tr>
      <w:tr w:rsidR="00CC3855" w14:paraId="75BC01DE" w14:textId="77777777" w:rsidTr="00CC3855">
        <w:tc>
          <w:tcPr>
            <w:tcW w:w="4675" w:type="dxa"/>
          </w:tcPr>
          <w:p w14:paraId="6BD41535" w14:textId="64F5800B" w:rsidR="00CC3855" w:rsidRDefault="00CC3855" w:rsidP="001B193D">
            <w:r>
              <w:t>6</w:t>
            </w:r>
          </w:p>
        </w:tc>
        <w:tc>
          <w:tcPr>
            <w:tcW w:w="4675" w:type="dxa"/>
          </w:tcPr>
          <w:p w14:paraId="423E93E1" w14:textId="0F5379DC" w:rsidR="00CC3855" w:rsidRDefault="00A826E1" w:rsidP="001B193D">
            <w:r>
              <w:t>5</w:t>
            </w:r>
          </w:p>
        </w:tc>
      </w:tr>
    </w:tbl>
    <w:p w14:paraId="5FB229B8" w14:textId="77777777" w:rsidR="00442BA2" w:rsidRDefault="00442BA2" w:rsidP="001B193D"/>
    <w:p w14:paraId="0973E3E9" w14:textId="43D1423B" w:rsidR="001B193D" w:rsidRDefault="002B710F" w:rsidP="001B193D">
      <w:r>
        <w:t xml:space="preserve"> </w:t>
      </w:r>
      <w:r w:rsidR="00EF40B0">
        <w:t>Next,</w:t>
      </w:r>
      <w:r>
        <w:t xml:space="preserve"> we have linear </w:t>
      </w:r>
      <w:r w:rsidR="00EF40B0">
        <w:t>probing, it</w:t>
      </w:r>
      <w:r>
        <w:t xml:space="preserve"> calculates the index using the hash function, and if the insertion failed it will </w:t>
      </w:r>
      <w:r w:rsidR="00EF40B0">
        <w:t>go to the next index until it is inserted successfully. In this example</w:t>
      </w:r>
      <w:r>
        <w:t xml:space="preserve"> </w:t>
      </w:r>
      <w:r w:rsidR="00EF40B0">
        <w:t xml:space="preserve">we </w:t>
      </w:r>
      <w:r>
        <w:t>table</w:t>
      </w:r>
      <w:r w:rsidR="00EF40B0">
        <w:t xml:space="preserve"> with a s</w:t>
      </w:r>
      <w:r>
        <w:t xml:space="preserve"> size of 10, values (9,18,19,27,8,17), and a hashing function of k mod table size. </w:t>
      </w:r>
      <w:r w:rsidR="00635466">
        <w:t>So,</w:t>
      </w:r>
      <w:r w:rsidR="00EF40B0">
        <w:t xml:space="preserve"> we start with 9, 9 mod 10 is 9 so </w:t>
      </w:r>
      <w:r w:rsidR="00635466">
        <w:t>it’s</w:t>
      </w:r>
      <w:r w:rsidR="00EF40B0">
        <w:t xml:space="preserve"> inserted at index 9.  Then we have 18, 18 mod 10 is 8 so </w:t>
      </w:r>
      <w:r w:rsidR="00635466">
        <w:t>it’s</w:t>
      </w:r>
      <w:r w:rsidR="00EF40B0">
        <w:t xml:space="preserve"> inserted at index 8. After that, </w:t>
      </w:r>
      <w:r w:rsidR="00CB643A">
        <w:t xml:space="preserve">19 mod 10 is 9 which causes a clash, so we go to the next available index is 0 so its inserted there. Next 27 mod </w:t>
      </w:r>
      <w:r w:rsidR="00CB643A">
        <w:lastRenderedPageBreak/>
        <w:t xml:space="preserve">10 is 7 so its inserted there. After that we have 8, 8 mod 10 is 8 which causes a clash, the next indexes are 9, and 0 which both are occupied so </w:t>
      </w:r>
      <w:r w:rsidR="00F0709D">
        <w:t>it’s</w:t>
      </w:r>
      <w:r w:rsidR="00CB643A">
        <w:t xml:space="preserve"> inserted at the next available index which is 1. </w:t>
      </w:r>
      <w:r w:rsidR="00635466">
        <w:t>Finally,</w:t>
      </w:r>
      <w:r w:rsidR="00CB643A">
        <w:t xml:space="preserve"> we have 17, 17 mod 10 is 7 which is occupied, indexes 8,9,10,0, and 1 are all unavailable so it is placed at index 2.</w:t>
      </w:r>
    </w:p>
    <w:p w14:paraId="3E2C6415" w14:textId="0D350202" w:rsidR="00635466" w:rsidRDefault="00635466" w:rsidP="001B193D">
      <w:r>
        <w:t xml:space="preserve">Insert </w:t>
      </w:r>
      <w:r>
        <w:t xml:space="preserve">Linear </w:t>
      </w:r>
      <w:r>
        <w:t>Probing Table</w:t>
      </w:r>
      <w:r w:rsidR="00035EB3">
        <w:t>:</w:t>
      </w:r>
    </w:p>
    <w:tbl>
      <w:tblPr>
        <w:tblStyle w:val="TableGrid"/>
        <w:tblW w:w="0" w:type="auto"/>
        <w:tblLook w:val="04A0" w:firstRow="1" w:lastRow="0" w:firstColumn="1" w:lastColumn="0" w:noHBand="0" w:noVBand="1"/>
      </w:tblPr>
      <w:tblGrid>
        <w:gridCol w:w="4675"/>
        <w:gridCol w:w="4675"/>
      </w:tblGrid>
      <w:tr w:rsidR="00F0709D" w14:paraId="4369069E" w14:textId="77777777" w:rsidTr="00F0709D">
        <w:tc>
          <w:tcPr>
            <w:tcW w:w="4675" w:type="dxa"/>
          </w:tcPr>
          <w:p w14:paraId="309779D0" w14:textId="761F27F6" w:rsidR="00F0709D" w:rsidRDefault="00F0709D" w:rsidP="001B193D">
            <w:r>
              <w:t>Index</w:t>
            </w:r>
          </w:p>
        </w:tc>
        <w:tc>
          <w:tcPr>
            <w:tcW w:w="4675" w:type="dxa"/>
          </w:tcPr>
          <w:p w14:paraId="3E28EF16" w14:textId="127CCAE2" w:rsidR="00F0709D" w:rsidRDefault="00F0709D" w:rsidP="001B193D">
            <w:r>
              <w:t>Value</w:t>
            </w:r>
          </w:p>
        </w:tc>
      </w:tr>
      <w:tr w:rsidR="00F0709D" w14:paraId="1C092512" w14:textId="77777777" w:rsidTr="00F0709D">
        <w:tc>
          <w:tcPr>
            <w:tcW w:w="4675" w:type="dxa"/>
          </w:tcPr>
          <w:p w14:paraId="2F2FBD42" w14:textId="4DEB1DE2" w:rsidR="00F0709D" w:rsidRDefault="00F0709D" w:rsidP="001B193D">
            <w:r>
              <w:t>0</w:t>
            </w:r>
          </w:p>
        </w:tc>
        <w:tc>
          <w:tcPr>
            <w:tcW w:w="4675" w:type="dxa"/>
          </w:tcPr>
          <w:p w14:paraId="557C48FE" w14:textId="455D8FFE" w:rsidR="00F0709D" w:rsidRDefault="00F0709D" w:rsidP="001B193D">
            <w:r>
              <w:t>19</w:t>
            </w:r>
          </w:p>
        </w:tc>
      </w:tr>
      <w:tr w:rsidR="00F0709D" w14:paraId="04D38178" w14:textId="77777777" w:rsidTr="00F0709D">
        <w:tc>
          <w:tcPr>
            <w:tcW w:w="4675" w:type="dxa"/>
          </w:tcPr>
          <w:p w14:paraId="25DFF37D" w14:textId="4FE65339" w:rsidR="00F0709D" w:rsidRDefault="00F0709D" w:rsidP="001B193D">
            <w:r>
              <w:t>1</w:t>
            </w:r>
          </w:p>
        </w:tc>
        <w:tc>
          <w:tcPr>
            <w:tcW w:w="4675" w:type="dxa"/>
          </w:tcPr>
          <w:p w14:paraId="1B8CD4FC" w14:textId="3169E2F5" w:rsidR="00F0709D" w:rsidRDefault="00F0709D" w:rsidP="001B193D">
            <w:r>
              <w:t>8</w:t>
            </w:r>
          </w:p>
        </w:tc>
      </w:tr>
      <w:tr w:rsidR="00F0709D" w14:paraId="70004427" w14:textId="77777777" w:rsidTr="00F0709D">
        <w:trPr>
          <w:trHeight w:val="58"/>
        </w:trPr>
        <w:tc>
          <w:tcPr>
            <w:tcW w:w="4675" w:type="dxa"/>
          </w:tcPr>
          <w:p w14:paraId="411A9BBB" w14:textId="52138FAB" w:rsidR="00F0709D" w:rsidRDefault="00F0709D" w:rsidP="001B193D">
            <w:r>
              <w:t>2</w:t>
            </w:r>
          </w:p>
        </w:tc>
        <w:tc>
          <w:tcPr>
            <w:tcW w:w="4675" w:type="dxa"/>
          </w:tcPr>
          <w:p w14:paraId="34D5252F" w14:textId="6D48D51D" w:rsidR="00F0709D" w:rsidRDefault="00F0709D" w:rsidP="001B193D">
            <w:r>
              <w:t>17</w:t>
            </w:r>
          </w:p>
        </w:tc>
      </w:tr>
      <w:tr w:rsidR="00F0709D" w14:paraId="10A67EDD" w14:textId="77777777" w:rsidTr="00F0709D">
        <w:tc>
          <w:tcPr>
            <w:tcW w:w="4675" w:type="dxa"/>
          </w:tcPr>
          <w:p w14:paraId="20CAA02E" w14:textId="537B646B" w:rsidR="00F0709D" w:rsidRDefault="00F0709D" w:rsidP="001B193D">
            <w:r>
              <w:t>3</w:t>
            </w:r>
          </w:p>
        </w:tc>
        <w:tc>
          <w:tcPr>
            <w:tcW w:w="4675" w:type="dxa"/>
          </w:tcPr>
          <w:p w14:paraId="186FB604" w14:textId="77777777" w:rsidR="00F0709D" w:rsidRDefault="00F0709D" w:rsidP="001B193D"/>
        </w:tc>
      </w:tr>
      <w:tr w:rsidR="00F0709D" w14:paraId="7352DFB8" w14:textId="77777777" w:rsidTr="00F0709D">
        <w:tc>
          <w:tcPr>
            <w:tcW w:w="4675" w:type="dxa"/>
          </w:tcPr>
          <w:p w14:paraId="60029FCF" w14:textId="3FC839C8" w:rsidR="00F0709D" w:rsidRDefault="00F0709D" w:rsidP="001B193D">
            <w:r>
              <w:t>4</w:t>
            </w:r>
          </w:p>
        </w:tc>
        <w:tc>
          <w:tcPr>
            <w:tcW w:w="4675" w:type="dxa"/>
          </w:tcPr>
          <w:p w14:paraId="5FB9BB4A" w14:textId="77777777" w:rsidR="00F0709D" w:rsidRDefault="00F0709D" w:rsidP="001B193D"/>
        </w:tc>
      </w:tr>
      <w:tr w:rsidR="00F0709D" w14:paraId="0CB78FAF" w14:textId="77777777" w:rsidTr="00F0709D">
        <w:tc>
          <w:tcPr>
            <w:tcW w:w="4675" w:type="dxa"/>
          </w:tcPr>
          <w:p w14:paraId="6714E1F4" w14:textId="7F5D907C" w:rsidR="00F0709D" w:rsidRDefault="00F0709D" w:rsidP="001B193D">
            <w:r>
              <w:t>5</w:t>
            </w:r>
          </w:p>
        </w:tc>
        <w:tc>
          <w:tcPr>
            <w:tcW w:w="4675" w:type="dxa"/>
          </w:tcPr>
          <w:p w14:paraId="272D3784" w14:textId="77777777" w:rsidR="00F0709D" w:rsidRDefault="00F0709D" w:rsidP="001B193D"/>
        </w:tc>
      </w:tr>
      <w:tr w:rsidR="00F0709D" w14:paraId="646C982F" w14:textId="77777777" w:rsidTr="00F0709D">
        <w:tc>
          <w:tcPr>
            <w:tcW w:w="4675" w:type="dxa"/>
          </w:tcPr>
          <w:p w14:paraId="5E5D9BBB" w14:textId="437CD54A" w:rsidR="00F0709D" w:rsidRDefault="00F0709D" w:rsidP="001B193D">
            <w:r>
              <w:t>6</w:t>
            </w:r>
          </w:p>
        </w:tc>
        <w:tc>
          <w:tcPr>
            <w:tcW w:w="4675" w:type="dxa"/>
          </w:tcPr>
          <w:p w14:paraId="482C3EA8" w14:textId="77777777" w:rsidR="00F0709D" w:rsidRDefault="00F0709D" w:rsidP="001B193D"/>
        </w:tc>
      </w:tr>
      <w:tr w:rsidR="00F0709D" w14:paraId="1C2A8293" w14:textId="77777777" w:rsidTr="00F0709D">
        <w:tc>
          <w:tcPr>
            <w:tcW w:w="4675" w:type="dxa"/>
          </w:tcPr>
          <w:p w14:paraId="35172528" w14:textId="444DA6C2" w:rsidR="00F0709D" w:rsidRDefault="00F0709D" w:rsidP="00F0709D">
            <w:r>
              <w:t>7</w:t>
            </w:r>
          </w:p>
        </w:tc>
        <w:tc>
          <w:tcPr>
            <w:tcW w:w="4675" w:type="dxa"/>
          </w:tcPr>
          <w:p w14:paraId="53F94074" w14:textId="2BC053EF" w:rsidR="00F0709D" w:rsidRDefault="00F0709D" w:rsidP="001B193D">
            <w:r>
              <w:t>27</w:t>
            </w:r>
          </w:p>
        </w:tc>
      </w:tr>
      <w:tr w:rsidR="00F0709D" w14:paraId="067E1025" w14:textId="77777777" w:rsidTr="00F0709D">
        <w:tc>
          <w:tcPr>
            <w:tcW w:w="4675" w:type="dxa"/>
          </w:tcPr>
          <w:p w14:paraId="29FA5159" w14:textId="03F6875E" w:rsidR="00F0709D" w:rsidRDefault="00F0709D" w:rsidP="001B193D">
            <w:r>
              <w:t>8</w:t>
            </w:r>
          </w:p>
        </w:tc>
        <w:tc>
          <w:tcPr>
            <w:tcW w:w="4675" w:type="dxa"/>
          </w:tcPr>
          <w:p w14:paraId="030F8C17" w14:textId="10A3174D" w:rsidR="00F0709D" w:rsidRDefault="00F0709D" w:rsidP="001B193D">
            <w:r>
              <w:t>18</w:t>
            </w:r>
          </w:p>
        </w:tc>
      </w:tr>
      <w:tr w:rsidR="00F0709D" w14:paraId="01BFAA89" w14:textId="77777777" w:rsidTr="00F0709D">
        <w:tc>
          <w:tcPr>
            <w:tcW w:w="4675" w:type="dxa"/>
          </w:tcPr>
          <w:p w14:paraId="1CB27F1B" w14:textId="30FDF335" w:rsidR="00F0709D" w:rsidRDefault="00F0709D" w:rsidP="001B193D">
            <w:r>
              <w:t>9</w:t>
            </w:r>
          </w:p>
        </w:tc>
        <w:tc>
          <w:tcPr>
            <w:tcW w:w="4675" w:type="dxa"/>
          </w:tcPr>
          <w:p w14:paraId="06C2FF10" w14:textId="1E24A4FC" w:rsidR="00F0709D" w:rsidRDefault="00F0709D" w:rsidP="001B193D">
            <w:r>
              <w:t>9</w:t>
            </w:r>
          </w:p>
        </w:tc>
      </w:tr>
    </w:tbl>
    <w:p w14:paraId="7E8F5626" w14:textId="1177980C" w:rsidR="008F3B9F" w:rsidRDefault="008F3B9F" w:rsidP="008F3B9F"/>
    <w:p w14:paraId="3EA4F277" w14:textId="63627B86" w:rsidR="008F3B9F" w:rsidRDefault="008F3B9F" w:rsidP="004124FD">
      <w:pPr>
        <w:pStyle w:val="Heading1"/>
      </w:pPr>
      <w:bookmarkStart w:id="4" w:name="_Toc103284651"/>
      <w:r>
        <w:t>Task 5:</w:t>
      </w:r>
      <w:bookmarkEnd w:id="4"/>
    </w:p>
    <w:p w14:paraId="5429B3D9" w14:textId="470E5D3E" w:rsidR="00B06604" w:rsidRDefault="00803708" w:rsidP="001B193D">
      <w:r>
        <w:t xml:space="preserve">This task focused on representing a graph using 2 methods, the first being an adjacency matrix and the second being the adjacency list. Both representing the nodes and their connections to each other in the graph. </w:t>
      </w:r>
      <w:r w:rsidR="0064692B">
        <w:t xml:space="preserve">The adjacency list representation is used to show a node, and then show a list of all the other nodes connected to the original node. The </w:t>
      </w:r>
      <w:r w:rsidR="007C4DDB">
        <w:t>adjacency</w:t>
      </w:r>
      <w:r w:rsidR="0064692B">
        <w:t xml:space="preserve"> matrix is a </w:t>
      </w:r>
      <w:r w:rsidR="007C4DDB">
        <w:t>representation</w:t>
      </w:r>
      <w:r w:rsidR="0064692B">
        <w:t xml:space="preserve"> that shows</w:t>
      </w:r>
      <w:r w:rsidR="007C4DDB">
        <w:t xml:space="preserve"> a matrix with all the nodes shown, and the intersection of two nodes shows if there a connection or not.</w:t>
      </w:r>
    </w:p>
    <w:p w14:paraId="0D1BDE61" w14:textId="77AE4A16" w:rsidR="00834275" w:rsidRDefault="00834275" w:rsidP="001B193D">
      <w:r>
        <w:rPr>
          <w:noProof/>
        </w:rPr>
        <w:drawing>
          <wp:inline distT="0" distB="0" distL="0" distR="0" wp14:anchorId="5531DDDD" wp14:editId="46DF1826">
            <wp:extent cx="4026400" cy="2743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36534" cy="2750105"/>
                    </a:xfrm>
                    <a:prstGeom prst="rect">
                      <a:avLst/>
                    </a:prstGeom>
                  </pic:spPr>
                </pic:pic>
              </a:graphicData>
            </a:graphic>
          </wp:inline>
        </w:drawing>
      </w:r>
    </w:p>
    <w:p w14:paraId="745D177D" w14:textId="6175F02C" w:rsidR="00035EB3" w:rsidRDefault="00035EB3" w:rsidP="001B193D">
      <w:r>
        <w:t xml:space="preserve">Since the graph given in the example is a weighted graph, some changes in the general implementation will be applied. The adjacency matrix will have the weight of the connection be represented instead of </w:t>
      </w:r>
      <w:r>
        <w:lastRenderedPageBreak/>
        <w:t>the one that was used to represent if they were connected at all or not</w:t>
      </w:r>
      <w:r w:rsidR="009A61F7">
        <w:t>, and instead of zero we will have negative 1 indicating that the nodes are not connected</w:t>
      </w:r>
      <w:r>
        <w:t>.</w:t>
      </w:r>
      <w:r w:rsidR="00C247A6">
        <w:t xml:space="preserve"> Each node will have an index</w:t>
      </w:r>
      <w:r w:rsidR="00EF745D">
        <w:t xml:space="preserve"> </w:t>
      </w:r>
      <w:r w:rsidR="00C247A6">
        <w:t>(A is 0, B is 1 etc.)</w:t>
      </w:r>
    </w:p>
    <w:p w14:paraId="3E5115B3" w14:textId="49EAD0AC" w:rsidR="00EF745D" w:rsidRDefault="00EF745D" w:rsidP="001B193D">
      <w:r>
        <w:t xml:space="preserve">For the adjacency matrix approach, we start by creating </w:t>
      </w:r>
      <w:r w:rsidR="00B57023">
        <w:t xml:space="preserve">the AdjacencyMatrixGraph class which has two attributes, the total number of nodes, and </w:t>
      </w:r>
      <w:r>
        <w:t xml:space="preserve">a 2-d array </w:t>
      </w:r>
      <w:r w:rsidR="00762AAE">
        <w:t xml:space="preserve">that is size is set </w:t>
      </w:r>
      <w:r>
        <w:t xml:space="preserve">to the number of nodes </w:t>
      </w:r>
      <w:r w:rsidR="00E5388B">
        <w:t>in the graph</w:t>
      </w:r>
      <w:r w:rsidR="009A61F7">
        <w:t xml:space="preserve"> and initialize all its values to negative one</w:t>
      </w:r>
      <w:r w:rsidR="00E5388B">
        <w:t>, then we start by adding the edges to the matrix</w:t>
      </w:r>
      <w:r w:rsidR="00762AAE">
        <w:t xml:space="preserve"> using the add_edge function</w:t>
      </w:r>
      <w:r w:rsidR="00E5388B">
        <w:t>,</w:t>
      </w:r>
      <w:r w:rsidR="00762AAE">
        <w:t xml:space="preserve"> this function takes three arguments (start, end, weight)</w:t>
      </w:r>
      <w:r w:rsidR="00762AAE">
        <w:t>. After all nodes are added the resulting matrix is printed</w:t>
      </w:r>
      <w:r w:rsidR="00762AAE">
        <w:t xml:space="preserve"> with the print_graph function. The resulted matrix is configured </w:t>
      </w:r>
      <w:r w:rsidR="00E5388B">
        <w:t>where we set the rows to be the source, the columns to be the destination, and the intersection being the weight</w:t>
      </w:r>
      <w:r w:rsidR="009A61F7">
        <w:t xml:space="preserve"> of the connection between the two nodes. </w:t>
      </w:r>
    </w:p>
    <w:p w14:paraId="20B9EE27" w14:textId="2EB49DC0" w:rsidR="00B57023" w:rsidRDefault="00B57023" w:rsidP="001B193D">
      <w:r w:rsidRPr="00B57023">
        <w:drawing>
          <wp:inline distT="0" distB="0" distL="0" distR="0" wp14:anchorId="40F6DA57" wp14:editId="5922FF9A">
            <wp:extent cx="1577477" cy="929721"/>
            <wp:effectExtent l="0" t="0" r="3810" b="3810"/>
            <wp:docPr id="2" name="Picture 2" descr="A picture containing text,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keyboard&#10;&#10;Description automatically generated"/>
                    <pic:cNvPicPr/>
                  </pic:nvPicPr>
                  <pic:blipFill>
                    <a:blip r:embed="rId12"/>
                    <a:stretch>
                      <a:fillRect/>
                    </a:stretch>
                  </pic:blipFill>
                  <pic:spPr>
                    <a:xfrm>
                      <a:off x="0" y="0"/>
                      <a:ext cx="1577477" cy="929721"/>
                    </a:xfrm>
                    <a:prstGeom prst="rect">
                      <a:avLst/>
                    </a:prstGeom>
                  </pic:spPr>
                </pic:pic>
              </a:graphicData>
            </a:graphic>
          </wp:inline>
        </w:drawing>
      </w:r>
    </w:p>
    <w:p w14:paraId="62148A51" w14:textId="21502C04" w:rsidR="00B57023" w:rsidRDefault="00B57023" w:rsidP="001B193D">
      <w:r>
        <w:t xml:space="preserve">For the adjacency list approach, we will have a linked list that has all the adjacent nodes for every node. We start by creating the </w:t>
      </w:r>
      <w:r w:rsidR="00762AAE">
        <w:t>AdjacencyListEdge class which will be the node in the linked list, this class has three attributes</w:t>
      </w:r>
      <w:r w:rsidR="007906BF">
        <w:t xml:space="preserve"> (start, end, weight), then we have the AdjacnecyListGraph class itself which has two attributes (nodes_total, adjacency_list)</w:t>
      </w:r>
      <w:r w:rsidR="00B87EBA">
        <w:t xml:space="preserve">. After that, we initialize the adjacency_list which is a linked list with the size of the total number of nodes, then we loop around the adjacency_list and initialize each element to be a linked list of </w:t>
      </w:r>
      <w:r w:rsidR="004124FD">
        <w:t>itself</w:t>
      </w:r>
      <w:r w:rsidR="00B87EBA">
        <w:t xml:space="preserve"> to create a nested linked list. The first linked list represents each node and the second linked list is for each node and represents the adjacent node. For each edge we use the add_edge function which takes the same parameters as the one in the </w:t>
      </w:r>
      <w:r w:rsidR="000B4D3D">
        <w:t>adjacency</w:t>
      </w:r>
      <w:r w:rsidR="00B87EBA">
        <w:t xml:space="preserve"> matrix</w:t>
      </w:r>
      <w:r w:rsidR="000B4D3D">
        <w:t>, it takes the start node, finds its place in the adjacencly_list linked list using the index, then adds the node to the second internal linked list. Finally, the adjacency list is printed representing each connection and the weight.</w:t>
      </w:r>
    </w:p>
    <w:p w14:paraId="71D11499" w14:textId="5139ED06" w:rsidR="00834275" w:rsidRDefault="00834275" w:rsidP="001B193D"/>
    <w:p w14:paraId="3646EAED" w14:textId="2D459989" w:rsidR="000B4D3D" w:rsidRDefault="000B4D3D" w:rsidP="001B193D">
      <w:r w:rsidRPr="000B4D3D">
        <w:drawing>
          <wp:inline distT="0" distB="0" distL="0" distR="0" wp14:anchorId="6A67CA38" wp14:editId="2AC5B9A9">
            <wp:extent cx="3055885" cy="1074513"/>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3"/>
                    <a:stretch>
                      <a:fillRect/>
                    </a:stretch>
                  </pic:blipFill>
                  <pic:spPr>
                    <a:xfrm>
                      <a:off x="0" y="0"/>
                      <a:ext cx="3055885" cy="1074513"/>
                    </a:xfrm>
                    <a:prstGeom prst="rect">
                      <a:avLst/>
                    </a:prstGeom>
                  </pic:spPr>
                </pic:pic>
              </a:graphicData>
            </a:graphic>
          </wp:inline>
        </w:drawing>
      </w:r>
    </w:p>
    <w:p w14:paraId="621FE765" w14:textId="31BE0476" w:rsidR="000B4D3D" w:rsidRDefault="000B4D3D" w:rsidP="004124FD">
      <w:pPr>
        <w:pStyle w:val="Heading1"/>
      </w:pPr>
      <w:bookmarkStart w:id="5" w:name="_Toc103284652"/>
      <w:r>
        <w:t>Task 6:</w:t>
      </w:r>
      <w:bookmarkEnd w:id="5"/>
    </w:p>
    <w:p w14:paraId="035620A3" w14:textId="77777777" w:rsidR="00A51CD9" w:rsidRDefault="00EF4282" w:rsidP="001B193D">
      <w:r>
        <w:t xml:space="preserve">In this problem, we are required to implement the Breadth-First and the Depth-First </w:t>
      </w:r>
      <w:r>
        <w:t>searching algorithm</w:t>
      </w:r>
      <w:r>
        <w:t>s, and then test them using the graphs we have created back in Task 5.</w:t>
      </w:r>
      <w:r w:rsidR="003174FF">
        <w:t xml:space="preserve"> The Breadth-First algorithm traverses a tree or a graph by levels, it does that by starting at the root, then it finds all adjacent </w:t>
      </w:r>
      <w:r w:rsidR="00094CA2">
        <w:t>nodes and explores them all before moving onto the next level, while the Depth-First starts at the root and explores to the maximum depth before backtracking.</w:t>
      </w:r>
      <w:r w:rsidR="00BA2C3E">
        <w:t xml:space="preserve"> We will apply both algorithms using the Adjacency List we defined in the previous task. </w:t>
      </w:r>
    </w:p>
    <w:p w14:paraId="61BDFB22" w14:textId="536C7876" w:rsidR="00EF4282" w:rsidRDefault="00BA2C3E" w:rsidP="001B193D">
      <w:r>
        <w:lastRenderedPageBreak/>
        <w:t>To start with the BFS, we create an empty array sized according to the number of nodes to indicate whether a node has been visited or not. A queue, implemented using a linked list</w:t>
      </w:r>
      <w:r w:rsidR="00D721D9">
        <w:t>, is used to add the nodes and remove them in order of first in first out. We add the start node to the queue and mark that node as visited, then we enter a while loop that checks whether the queue is empty or not. If there are elements in the queue, it will take the top element</w:t>
      </w:r>
      <w:r w:rsidR="00B46F9A">
        <w:t xml:space="preserve"> then pop it out of the queue then extract the adjacent nodes to it from the adjacency list. These nodes are checked whether they were visited or not, if they are un-visited, then they are marked as visited and added to the queue, if they were visited then the node is skipped.</w:t>
      </w:r>
    </w:p>
    <w:p w14:paraId="49A48382" w14:textId="258BECE5" w:rsidR="00CB5DC6" w:rsidRDefault="00CB5DC6" w:rsidP="001B193D">
      <w:r>
        <w:t>Order when starting with 0:</w:t>
      </w:r>
    </w:p>
    <w:p w14:paraId="040BE6BC" w14:textId="622A8413" w:rsidR="00CB5DC6" w:rsidRDefault="00CB5DC6" w:rsidP="001B193D">
      <w:r w:rsidRPr="00CB5DC6">
        <w:drawing>
          <wp:inline distT="0" distB="0" distL="0" distR="0" wp14:anchorId="70168977" wp14:editId="2BA4890D">
            <wp:extent cx="693480" cy="16765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93480" cy="167655"/>
                    </a:xfrm>
                    <a:prstGeom prst="rect">
                      <a:avLst/>
                    </a:prstGeom>
                  </pic:spPr>
                </pic:pic>
              </a:graphicData>
            </a:graphic>
          </wp:inline>
        </w:drawing>
      </w:r>
    </w:p>
    <w:p w14:paraId="6AC22EEA" w14:textId="2D1FEC4D" w:rsidR="00CB5DC6" w:rsidRDefault="00CB5DC6" w:rsidP="001B193D">
      <w:r>
        <w:t>Order when starting with 1:</w:t>
      </w:r>
    </w:p>
    <w:p w14:paraId="3CB914F3" w14:textId="5D2E5D42" w:rsidR="00CB5DC6" w:rsidRDefault="00CB5DC6" w:rsidP="001B193D">
      <w:r w:rsidRPr="00CB5DC6">
        <w:drawing>
          <wp:inline distT="0" distB="0" distL="0" distR="0" wp14:anchorId="44011D8D" wp14:editId="79D78C4D">
            <wp:extent cx="426757" cy="152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757" cy="152413"/>
                    </a:xfrm>
                    <a:prstGeom prst="rect">
                      <a:avLst/>
                    </a:prstGeom>
                  </pic:spPr>
                </pic:pic>
              </a:graphicData>
            </a:graphic>
          </wp:inline>
        </w:drawing>
      </w:r>
    </w:p>
    <w:p w14:paraId="56BC8D69" w14:textId="64E6A15F" w:rsidR="00CB5DC6" w:rsidRDefault="00A51CD9" w:rsidP="001B193D">
      <w:r>
        <w:t xml:space="preserve">For the DFS, we will have a recursive approach, so it reaches the end of the graph then starts to backtrack. We will have the DFS function, which takes the start node as an input, initializes the visited </w:t>
      </w:r>
      <w:r w:rsidR="004B60CF">
        <w:t>array, and</w:t>
      </w:r>
      <w:r>
        <w:t xml:space="preserve"> then calls the main function DFSUtil and gives it the start node and the visited array. The DFSU</w:t>
      </w:r>
      <w:r w:rsidR="004B60CF">
        <w:t>t</w:t>
      </w:r>
      <w:r>
        <w:t xml:space="preserve">il with then mark the node as visited, print it out, then get all the nodes adjacent to the start node and loop on them. If the node is not visited it will be marked as </w:t>
      </w:r>
      <w:r w:rsidR="004B60CF">
        <w:t>visited,</w:t>
      </w:r>
      <w:r>
        <w:t xml:space="preserve"> then the DFSUtil is called again given the new node and the updated visited array.</w:t>
      </w:r>
    </w:p>
    <w:p w14:paraId="763D7675" w14:textId="00114067" w:rsidR="004B60CF" w:rsidRDefault="004B60CF" w:rsidP="004B60CF">
      <w:r>
        <w:t>Output when starting with 0:</w:t>
      </w:r>
    </w:p>
    <w:p w14:paraId="30E067B1" w14:textId="5639EA2C" w:rsidR="004B60CF" w:rsidRDefault="004B60CF" w:rsidP="004B60CF">
      <w:r w:rsidRPr="004B60CF">
        <w:drawing>
          <wp:inline distT="0" distB="0" distL="0" distR="0" wp14:anchorId="0315A501" wp14:editId="7067B93A">
            <wp:extent cx="662997" cy="17527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2997" cy="175275"/>
                    </a:xfrm>
                    <a:prstGeom prst="rect">
                      <a:avLst/>
                    </a:prstGeom>
                  </pic:spPr>
                </pic:pic>
              </a:graphicData>
            </a:graphic>
          </wp:inline>
        </w:drawing>
      </w:r>
    </w:p>
    <w:p w14:paraId="1A2F6549" w14:textId="77777777" w:rsidR="004B60CF" w:rsidRDefault="004B60CF" w:rsidP="004B60CF">
      <w:r>
        <w:t>Order when starting with 1:</w:t>
      </w:r>
    </w:p>
    <w:p w14:paraId="06D96D62" w14:textId="00A94D72" w:rsidR="004B60CF" w:rsidRDefault="004B60CF" w:rsidP="004B60CF">
      <w:r w:rsidRPr="004B60CF">
        <w:drawing>
          <wp:inline distT="0" distB="0" distL="0" distR="0" wp14:anchorId="605A19A2" wp14:editId="7B965143">
            <wp:extent cx="426757" cy="1752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6757" cy="175275"/>
                    </a:xfrm>
                    <a:prstGeom prst="rect">
                      <a:avLst/>
                    </a:prstGeom>
                  </pic:spPr>
                </pic:pic>
              </a:graphicData>
            </a:graphic>
          </wp:inline>
        </w:drawing>
      </w:r>
    </w:p>
    <w:p w14:paraId="7A0CB6A6" w14:textId="3BFCE6CC" w:rsidR="00A97FF1" w:rsidRDefault="00A97FF1" w:rsidP="004124FD">
      <w:pPr>
        <w:pStyle w:val="Heading1"/>
      </w:pPr>
      <w:bookmarkStart w:id="6" w:name="_Toc103284653"/>
      <w:r>
        <w:t>Task 7:</w:t>
      </w:r>
      <w:bookmarkEnd w:id="6"/>
    </w:p>
    <w:p w14:paraId="702F01BD" w14:textId="20F990FE" w:rsidR="00A97FF1" w:rsidRDefault="00A97FF1" w:rsidP="004B60CF">
      <w:r>
        <w:t xml:space="preserve">In this task, we are given a graph and required to use prim’s algorithms to find the maximum spanning tree and output the results. In general, prim’s is used in undirected weighted graphs to find the minimum spanning tree, but here we will be modifying the algorithm to </w:t>
      </w:r>
      <w:r w:rsidR="00341DC6">
        <w:t>find the maximum. We will be implementing the algorithm using the adjacency matrix discussed in Task 4 but tested using a new undirected graph.</w:t>
      </w:r>
    </w:p>
    <w:p w14:paraId="213C28BB" w14:textId="2D9AC459" w:rsidR="00341DC6" w:rsidRDefault="00341DC6" w:rsidP="004B60CF">
      <w:r>
        <w:t>To start,</w:t>
      </w:r>
      <w:r w:rsidR="00E33C27">
        <w:t xml:space="preserve"> </w:t>
      </w:r>
      <w:r w:rsidR="00596284">
        <w:t xml:space="preserve">we create an array of visited nodes, set the starting node to 0, and set the visited value for the index of the starting node to 0, then we enter a while loop that exists when the starting node number reaches the number of total nodes (the starting node is incremented every cycle). Normally we will be having a minimum value (set to a </w:t>
      </w:r>
      <w:r w:rsidR="000B3A99">
        <w:t>high</w:t>
      </w:r>
      <w:r w:rsidR="00596284">
        <w:t xml:space="preserve"> number</w:t>
      </w:r>
      <w:r w:rsidR="000B3A99">
        <w:t xml:space="preserve"> which is the Integer.MAX_VALUE</w:t>
      </w:r>
      <w:r w:rsidR="00D21BB8">
        <w:t xml:space="preserve"> in java</w:t>
      </w:r>
      <w:r w:rsidR="00596284">
        <w:t xml:space="preserve">) that we compare the weights to so we can find the minimum, but here we will be switching it and having a maximum (set to a </w:t>
      </w:r>
      <w:r w:rsidR="00D21BB8">
        <w:t>low</w:t>
      </w:r>
      <w:r w:rsidR="00596284">
        <w:t xml:space="preserve"> number</w:t>
      </w:r>
      <w:r w:rsidR="00D21BB8">
        <w:t xml:space="preserve"> which is Integer.MIN_VALUE in java</w:t>
      </w:r>
      <w:r w:rsidR="00596284">
        <w:t xml:space="preserve">) to get the biggest weight. We loop around the visited array to find a visited node, if yes, we then </w:t>
      </w:r>
      <w:r w:rsidR="00490F6F">
        <w:t xml:space="preserve">go into another loop which loops around the visited array to find unvisited nodes that are connected to the original node, we loop and compare each weight to the maximum, if its bigger than the set maximum we change it so the new weight </w:t>
      </w:r>
      <w:r w:rsidR="00490F6F">
        <w:lastRenderedPageBreak/>
        <w:t>becomes the new maximum. After that we print the nodes and the weight, set the new node that was the maximum in the visited array to be true, then we increment the start node number and repeat the process again.</w:t>
      </w:r>
    </w:p>
    <w:p w14:paraId="09653B30" w14:textId="054F21C1" w:rsidR="006B1FE0" w:rsidRDefault="006B1FE0" w:rsidP="004B60CF">
      <w:r w:rsidRPr="006B1FE0">
        <w:drawing>
          <wp:inline distT="0" distB="0" distL="0" distR="0" wp14:anchorId="5B25480E" wp14:editId="404A3899">
            <wp:extent cx="1074513" cy="937341"/>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8"/>
                    <a:stretch>
                      <a:fillRect/>
                    </a:stretch>
                  </pic:blipFill>
                  <pic:spPr>
                    <a:xfrm>
                      <a:off x="0" y="0"/>
                      <a:ext cx="1074513" cy="937341"/>
                    </a:xfrm>
                    <a:prstGeom prst="rect">
                      <a:avLst/>
                    </a:prstGeom>
                  </pic:spPr>
                </pic:pic>
              </a:graphicData>
            </a:graphic>
          </wp:inline>
        </w:drawing>
      </w:r>
    </w:p>
    <w:p w14:paraId="47CE8BA8" w14:textId="2A3F70C7" w:rsidR="004908E5" w:rsidRDefault="004908E5" w:rsidP="004124FD">
      <w:pPr>
        <w:pStyle w:val="Heading1"/>
      </w:pPr>
      <w:bookmarkStart w:id="7" w:name="_Toc103284654"/>
      <w:r>
        <w:t>Task 8:</w:t>
      </w:r>
      <w:bookmarkEnd w:id="7"/>
    </w:p>
    <w:p w14:paraId="5ED63A1D" w14:textId="4B471C05" w:rsidR="00CE4D21" w:rsidRDefault="00CE4D21" w:rsidP="004B60CF">
      <w:r>
        <w:t xml:space="preserve">Multithreading is the basis of parallel computing as it allows multiple processes to be simultaneously running at the same time, unlike when there is one core/thread where for multiple processes </w:t>
      </w:r>
      <w:r w:rsidR="00380A2A">
        <w:t>seem to be running simultaneously but, there is only one task is running and tasks switch out of the CPU using context switching which is handled by the operating system. In multithreading, if the code has multiple functions sequentially but aren’t dependent upon each other, then reformatting the code to allow it to be multithreaded allow them to be ran in parallel and utilizing the multi-core CPUs that are now the standard in every CPU architecture. One way to utilize this concept is in some sorting algorithms, if an algorithm works by dividing</w:t>
      </w:r>
      <w:r w:rsidR="00A17B1D">
        <w:t xml:space="preserve"> the incoming list into parts and then apply a function to solve them then it can be multithreaded as there is no need </w:t>
      </w:r>
      <w:r w:rsidR="00EB3F8A">
        <w:t>to wait for each part to finish and then combined, they can all be solved simultaneously then combined at the end.</w:t>
      </w:r>
      <w:r w:rsidR="0069392E">
        <w:t xml:space="preserve"> Examples of this are the Parallel Bubble Sort algorithm. The original algorithm takes the first element in a list and compares it the next element to see which is bigger than switch if the first element is bigger than the second, and keeps on comparing the new second element to the third and so on so after the first loop the largest element is at the end of the list, then the process is repeated for the second largest and the third until the list is sorted. In the parallel version, the second loop can begin even if the first isn’t finished, and then the third can begin even if both the previous loops aren’t completed, running these iterations in a pipeline fashion.</w:t>
      </w:r>
    </w:p>
    <w:p w14:paraId="020AB8B2" w14:textId="209FA520" w:rsidR="0069392E" w:rsidRDefault="0069392E" w:rsidP="004B60CF">
      <w:r w:rsidRPr="0069392E">
        <w:drawing>
          <wp:inline distT="0" distB="0" distL="0" distR="0" wp14:anchorId="13AEE93D" wp14:editId="38369284">
            <wp:extent cx="4092295" cy="256054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2295" cy="2560542"/>
                    </a:xfrm>
                    <a:prstGeom prst="rect">
                      <a:avLst/>
                    </a:prstGeom>
                  </pic:spPr>
                </pic:pic>
              </a:graphicData>
            </a:graphic>
          </wp:inline>
        </w:drawing>
      </w:r>
    </w:p>
    <w:p w14:paraId="278E87EE" w14:textId="51651737" w:rsidR="0069392E" w:rsidRDefault="003F1D19" w:rsidP="004B60CF">
      <w:r>
        <w:t>Another algorithm is the quicksort algorithm.</w:t>
      </w:r>
      <w:r w:rsidR="000C3089">
        <w:t xml:space="preserve"> This algorithm uses a divide and conquer approach by selecting a pivot number, and the dividing the list into two subsections where in the first subsection all </w:t>
      </w:r>
      <w:r w:rsidR="000C3089">
        <w:lastRenderedPageBreak/>
        <w:t>elements are smaller than the pivot while in the second the elements are larger than the pivot.</w:t>
      </w:r>
      <w:r w:rsidR="007177C3">
        <w:t xml:space="preserve"> This process is repeated for every sub-list created until the elements are sorted.</w:t>
      </w:r>
    </w:p>
    <w:p w14:paraId="20D808D4" w14:textId="77777777" w:rsidR="00EB3F8A" w:rsidRDefault="00EB3F8A" w:rsidP="004B60CF"/>
    <w:p w14:paraId="7BF358DA" w14:textId="36131BCA" w:rsidR="004908E5" w:rsidRDefault="000C3089" w:rsidP="004B60CF">
      <w:r w:rsidRPr="000C3089">
        <w:drawing>
          <wp:inline distT="0" distB="0" distL="0" distR="0" wp14:anchorId="5532101A" wp14:editId="7CA08B76">
            <wp:extent cx="3208298" cy="3177815"/>
            <wp:effectExtent l="0" t="0" r="0" b="381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20"/>
                    <a:stretch>
                      <a:fillRect/>
                    </a:stretch>
                  </pic:blipFill>
                  <pic:spPr>
                    <a:xfrm>
                      <a:off x="0" y="0"/>
                      <a:ext cx="3208298" cy="3177815"/>
                    </a:xfrm>
                    <a:prstGeom prst="rect">
                      <a:avLst/>
                    </a:prstGeom>
                  </pic:spPr>
                </pic:pic>
              </a:graphicData>
            </a:graphic>
          </wp:inline>
        </w:drawing>
      </w:r>
    </w:p>
    <w:p w14:paraId="161DD9D8" w14:textId="35D2E090" w:rsidR="000C3089" w:rsidRDefault="000C3089" w:rsidP="00B252CE">
      <w:r>
        <w:t>Its parallel version</w:t>
      </w:r>
      <w:r w:rsidR="007177C3">
        <w:t xml:space="preserve">, it utilizes the tree structure of the algorithm and assigns a process to each of the newly created lists. </w:t>
      </w:r>
      <w:r w:rsidR="00653F42">
        <w:t>Thus,</w:t>
      </w:r>
      <w:r w:rsidR="007177C3">
        <w:t xml:space="preserve"> allowing for the division of these lists to go faster</w:t>
      </w:r>
      <w:r w:rsidR="00653F42">
        <w:t>.</w:t>
      </w:r>
      <w:r w:rsidR="00B252CE">
        <w:fldChar w:fldCharType="begin"/>
      </w:r>
      <w:r w:rsidR="00B252CE">
        <w:instrText xml:space="preserve"> ADDIN ZOTERO_ITEM CSL_CITATION {"citationID":"aZ2Ss6H7","properties":{"formattedCitation":"(Rocha &amp; Silva, n.d.)","plainCitation":"(Rocha &amp; Silva, n.d.)","noteIndex":0},"citationItems":[{"id":5,"uris":["http://zotero.org/users/local/e4ZELRkJ/items/2MKX3DIR"],"uri":["http://zotero.org/users/local/e4ZELRkJ/items/2MKX3DIR"],"itemData":{"id":5,"type":"article-journal","language":"en","page":"41","source":"Zotero","title":"Parallel Sorting Algorithms","author":[{"family":"Rocha","given":"Ricardo"},{"family":"Silva","given":"Fernando"}]}}],"schema":"https://github.com/citation-style-language/schema/raw/master/csl-citation.json"} </w:instrText>
      </w:r>
      <w:r w:rsidR="00B252CE">
        <w:fldChar w:fldCharType="separate"/>
      </w:r>
      <w:r w:rsidR="00B252CE" w:rsidRPr="00B252CE">
        <w:rPr>
          <w:rFonts w:ascii="Calibri" w:hAnsi="Calibri" w:cs="Calibri"/>
        </w:rPr>
        <w:t>(Rocha &amp; Silva, n.d.)</w:t>
      </w:r>
      <w:r w:rsidR="00B252CE">
        <w:fldChar w:fldCharType="end"/>
      </w:r>
    </w:p>
    <w:p w14:paraId="091F92E8" w14:textId="0BD00357" w:rsidR="00653F42" w:rsidRDefault="00653F42" w:rsidP="004B60CF">
      <w:r w:rsidRPr="00653F42">
        <w:drawing>
          <wp:inline distT="0" distB="0" distL="0" distR="0" wp14:anchorId="0B19E718" wp14:editId="7BC33B89">
            <wp:extent cx="4404742" cy="2301439"/>
            <wp:effectExtent l="0" t="0" r="0" b="381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1"/>
                    <a:stretch>
                      <a:fillRect/>
                    </a:stretch>
                  </pic:blipFill>
                  <pic:spPr>
                    <a:xfrm>
                      <a:off x="0" y="0"/>
                      <a:ext cx="4404742" cy="2301439"/>
                    </a:xfrm>
                    <a:prstGeom prst="rect">
                      <a:avLst/>
                    </a:prstGeom>
                  </pic:spPr>
                </pic:pic>
              </a:graphicData>
            </a:graphic>
          </wp:inline>
        </w:drawing>
      </w:r>
    </w:p>
    <w:p w14:paraId="1CFBFA72" w14:textId="7FFABB96" w:rsidR="00A00724" w:rsidRDefault="00653F42" w:rsidP="00A00724">
      <w:r>
        <w:t xml:space="preserve">The final algorithm we will talk about is the parallel merge sort. The original algorithm also uses the same divide and conquer approach, it works by splitting the list into two halves then splitting the resultant lists into twos again until single elements are remaining, then they are ordered and </w:t>
      </w:r>
      <w:r w:rsidR="00AF28CA">
        <w:t>merged</w:t>
      </w:r>
      <w:r>
        <w:t xml:space="preserve"> until the final list is sorted. </w:t>
      </w:r>
      <w:r w:rsidR="00A00724">
        <w:t xml:space="preserve">The algorithm starts by determining the number of cores in the CPU that its running on and the number of elements in the array, if they divide perfectly then all cores have the same workload, if not, then it’s divided upon number of cores-1 and the remaining workload goes to the last core. </w:t>
      </w:r>
      <w:r w:rsidR="0022482A" w:rsidRPr="0022482A">
        <w:t xml:space="preserve">the next step is </w:t>
      </w:r>
      <w:r w:rsidR="0022482A">
        <w:t xml:space="preserve">that </w:t>
      </w:r>
      <w:r w:rsidR="0022482A" w:rsidRPr="0022482A">
        <w:t xml:space="preserve">we divide the list into subsets and a new thread is created for each subset </w:t>
      </w:r>
      <w:r w:rsidR="0022482A" w:rsidRPr="0022482A">
        <w:lastRenderedPageBreak/>
        <w:t>and then the threads apply the merge sort algorithm to each of these subsets concurrently and after that the threa</w:t>
      </w:r>
      <w:r w:rsidR="0022482A">
        <w:t>ds</w:t>
      </w:r>
      <w:r w:rsidR="0022482A" w:rsidRPr="0022482A">
        <w:t xml:space="preserve"> </w:t>
      </w:r>
      <w:r w:rsidR="0022482A">
        <w:t>are</w:t>
      </w:r>
      <w:r w:rsidR="0022482A" w:rsidRPr="0022482A">
        <w:t xml:space="preserve"> joint together</w:t>
      </w:r>
      <w:r w:rsidR="0022482A">
        <w:t xml:space="preserve"> to have all the subsets done and sorted. Finally, the sorted subsets are then </w:t>
      </w:r>
      <w:r w:rsidR="00935CEC">
        <w:t>merged</w:t>
      </w:r>
      <w:r w:rsidR="0022482A">
        <w:t xml:space="preserve"> so the final sorted array can be printed</w:t>
      </w:r>
      <w:r w:rsidR="00AF28CA">
        <w:t>.</w:t>
      </w:r>
    </w:p>
    <w:p w14:paraId="40F729F4" w14:textId="6179B201" w:rsidR="00096075" w:rsidRDefault="00B252CE" w:rsidP="004124FD">
      <w:pPr>
        <w:pStyle w:val="Heading1"/>
      </w:pPr>
      <w:bookmarkStart w:id="8" w:name="_Toc103284655"/>
      <w:r>
        <w:t>References:</w:t>
      </w:r>
      <w:bookmarkEnd w:id="8"/>
    </w:p>
    <w:p w14:paraId="0B99E9F4" w14:textId="77777777" w:rsidR="00B252CE" w:rsidRPr="00B252CE" w:rsidRDefault="00B252CE" w:rsidP="00B252CE">
      <w:pPr>
        <w:pStyle w:val="Bibliography"/>
        <w:rPr>
          <w:rFonts w:ascii="Calibri" w:hAnsi="Calibri" w:cs="Calibri"/>
          <w:szCs w:val="24"/>
        </w:rPr>
      </w:pPr>
      <w:r>
        <w:fldChar w:fldCharType="begin"/>
      </w:r>
      <w:r>
        <w:instrText xml:space="preserve"> ADDIN ZOTERO_BIBL {"uncited":[],"omitted":[],"custom":[]} CSL_BIBLIOGRAPHY </w:instrText>
      </w:r>
      <w:r>
        <w:fldChar w:fldCharType="separate"/>
      </w:r>
      <w:r w:rsidRPr="00B252CE">
        <w:rPr>
          <w:rFonts w:ascii="Calibri" w:hAnsi="Calibri" w:cs="Calibri"/>
          <w:szCs w:val="24"/>
        </w:rPr>
        <w:t xml:space="preserve">Rocha, R., &amp; Silva, F. (n.d.). </w:t>
      </w:r>
      <w:r w:rsidRPr="00B252CE">
        <w:rPr>
          <w:rFonts w:ascii="Calibri" w:hAnsi="Calibri" w:cs="Calibri"/>
          <w:i/>
          <w:iCs/>
          <w:szCs w:val="24"/>
        </w:rPr>
        <w:t>Parallel Sorting Algorithms</w:t>
      </w:r>
      <w:r w:rsidRPr="00B252CE">
        <w:rPr>
          <w:rFonts w:ascii="Calibri" w:hAnsi="Calibri" w:cs="Calibri"/>
          <w:szCs w:val="24"/>
        </w:rPr>
        <w:t>. 41.</w:t>
      </w:r>
    </w:p>
    <w:p w14:paraId="23A40DCF" w14:textId="065CC275" w:rsidR="00B252CE" w:rsidRDefault="00B252CE" w:rsidP="00A00724">
      <w:r>
        <w:fldChar w:fldCharType="end"/>
      </w:r>
    </w:p>
    <w:p w14:paraId="458191D0" w14:textId="77777777" w:rsidR="00B252CE" w:rsidRDefault="00B252CE" w:rsidP="00A00724"/>
    <w:sectPr w:rsidR="00B252CE" w:rsidSect="00FE6E86">
      <w:headerReference w:type="default" r:id="rId22"/>
      <w:footerReference w:type="default" r:id="rId2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1394B" w14:textId="77777777" w:rsidR="00B81607" w:rsidRDefault="00B81607" w:rsidP="00CC7F23">
      <w:pPr>
        <w:spacing w:after="0" w:line="240" w:lineRule="auto"/>
      </w:pPr>
      <w:r>
        <w:separator/>
      </w:r>
    </w:p>
  </w:endnote>
  <w:endnote w:type="continuationSeparator" w:id="0">
    <w:p w14:paraId="71B66E7C" w14:textId="77777777" w:rsidR="00B81607" w:rsidRDefault="00B81607" w:rsidP="00CC7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063660"/>
      <w:docPartObj>
        <w:docPartGallery w:val="Page Numbers (Bottom of Page)"/>
        <w:docPartUnique/>
      </w:docPartObj>
    </w:sdtPr>
    <w:sdtEndPr>
      <w:rPr>
        <w:noProof/>
      </w:rPr>
    </w:sdtEndPr>
    <w:sdtContent>
      <w:p w14:paraId="6E1E6999" w14:textId="0CC89AF9" w:rsidR="00B37BD9" w:rsidRDefault="00B37B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A4D329" w14:textId="77777777" w:rsidR="00B37BD9" w:rsidRDefault="00B37B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6726E6" w14:textId="77777777" w:rsidR="00B81607" w:rsidRDefault="00B81607" w:rsidP="00CC7F23">
      <w:pPr>
        <w:spacing w:after="0" w:line="240" w:lineRule="auto"/>
      </w:pPr>
      <w:r>
        <w:separator/>
      </w:r>
    </w:p>
  </w:footnote>
  <w:footnote w:type="continuationSeparator" w:id="0">
    <w:p w14:paraId="25D8D1CE" w14:textId="77777777" w:rsidR="00B81607" w:rsidRDefault="00B81607" w:rsidP="00CC7F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91CD6" w14:textId="369A4DA7" w:rsidR="00B37BD9" w:rsidRDefault="00B37BD9" w:rsidP="00B37BD9">
    <w:pPr>
      <w:pStyle w:val="Header"/>
      <w:ind w:firstLine="720"/>
    </w:pPr>
    <w:r>
      <w:rPr>
        <w:noProof/>
      </w:rPr>
      <w:drawing>
        <wp:anchor distT="0" distB="0" distL="114300" distR="114300" simplePos="0" relativeHeight="251658240" behindDoc="0" locked="0" layoutInCell="1" allowOverlap="1" wp14:anchorId="201BE698" wp14:editId="5F4B8A30">
          <wp:simplePos x="0" y="0"/>
          <wp:positionH relativeFrom="column">
            <wp:posOffset>-180109</wp:posOffset>
          </wp:positionH>
          <wp:positionV relativeFrom="paragraph">
            <wp:posOffset>-138545</wp:posOffset>
          </wp:positionV>
          <wp:extent cx="2112818" cy="462518"/>
          <wp:effectExtent l="0" t="0" r="0" b="0"/>
          <wp:wrapSquare wrapText="bothSides"/>
          <wp:docPr id="13" name="Picture 13" descr="Job pro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b profil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12818" cy="462518"/>
                  </a:xfrm>
                  <a:prstGeom prst="rect">
                    <a:avLst/>
                  </a:prstGeom>
                  <a:noFill/>
                  <a:ln>
                    <a:noFill/>
                  </a:ln>
                </pic:spPr>
              </pic:pic>
            </a:graphicData>
          </a:graphic>
          <wp14:sizeRelH relativeFrom="page">
            <wp14:pctWidth>0</wp14:pctWidth>
          </wp14:sizeRelH>
          <wp14:sizeRelV relativeFrom="page">
            <wp14:pctHeight>0</wp14:pctHeight>
          </wp14:sizeRelV>
        </wp:anchor>
      </w:drawing>
    </w:r>
    <w:r>
      <w:t>School of Comput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F70"/>
    <w:rsid w:val="0003151B"/>
    <w:rsid w:val="00035EB3"/>
    <w:rsid w:val="00094CA2"/>
    <w:rsid w:val="00096075"/>
    <w:rsid w:val="000B3A99"/>
    <w:rsid w:val="000B4D3D"/>
    <w:rsid w:val="000C3089"/>
    <w:rsid w:val="000F0721"/>
    <w:rsid w:val="0014077F"/>
    <w:rsid w:val="001B193D"/>
    <w:rsid w:val="0022482A"/>
    <w:rsid w:val="002A2C53"/>
    <w:rsid w:val="002A656E"/>
    <w:rsid w:val="002B710F"/>
    <w:rsid w:val="002E74D5"/>
    <w:rsid w:val="003174FF"/>
    <w:rsid w:val="00341DC6"/>
    <w:rsid w:val="00380A2A"/>
    <w:rsid w:val="003F1D19"/>
    <w:rsid w:val="004124FD"/>
    <w:rsid w:val="00442BA2"/>
    <w:rsid w:val="004558AA"/>
    <w:rsid w:val="00486B6C"/>
    <w:rsid w:val="004908E5"/>
    <w:rsid w:val="00490F6F"/>
    <w:rsid w:val="004B60CF"/>
    <w:rsid w:val="00576D41"/>
    <w:rsid w:val="00596284"/>
    <w:rsid w:val="006139C5"/>
    <w:rsid w:val="006173E3"/>
    <w:rsid w:val="00635466"/>
    <w:rsid w:val="00635890"/>
    <w:rsid w:val="0064692B"/>
    <w:rsid w:val="00653F42"/>
    <w:rsid w:val="00672342"/>
    <w:rsid w:val="0069392E"/>
    <w:rsid w:val="006B1FE0"/>
    <w:rsid w:val="006C77DF"/>
    <w:rsid w:val="007177C3"/>
    <w:rsid w:val="00747B50"/>
    <w:rsid w:val="00762AAE"/>
    <w:rsid w:val="007906BF"/>
    <w:rsid w:val="007A289C"/>
    <w:rsid w:val="007C4DDB"/>
    <w:rsid w:val="00803708"/>
    <w:rsid w:val="00834275"/>
    <w:rsid w:val="00851C69"/>
    <w:rsid w:val="008D7D08"/>
    <w:rsid w:val="008F3B9F"/>
    <w:rsid w:val="00935CEC"/>
    <w:rsid w:val="0097053B"/>
    <w:rsid w:val="009A61F7"/>
    <w:rsid w:val="009E577F"/>
    <w:rsid w:val="00A00724"/>
    <w:rsid w:val="00A059E0"/>
    <w:rsid w:val="00A17B1D"/>
    <w:rsid w:val="00A51CD9"/>
    <w:rsid w:val="00A74F52"/>
    <w:rsid w:val="00A826E1"/>
    <w:rsid w:val="00A97FF1"/>
    <w:rsid w:val="00AB56D1"/>
    <w:rsid w:val="00AF1D0F"/>
    <w:rsid w:val="00AF28CA"/>
    <w:rsid w:val="00B06604"/>
    <w:rsid w:val="00B252CE"/>
    <w:rsid w:val="00B37BD9"/>
    <w:rsid w:val="00B46F9A"/>
    <w:rsid w:val="00B57023"/>
    <w:rsid w:val="00B70830"/>
    <w:rsid w:val="00B7692B"/>
    <w:rsid w:val="00B81607"/>
    <w:rsid w:val="00B87EBA"/>
    <w:rsid w:val="00BA2C3E"/>
    <w:rsid w:val="00C07315"/>
    <w:rsid w:val="00C1687E"/>
    <w:rsid w:val="00C247A6"/>
    <w:rsid w:val="00C71B84"/>
    <w:rsid w:val="00C9433F"/>
    <w:rsid w:val="00CB5DC6"/>
    <w:rsid w:val="00CB643A"/>
    <w:rsid w:val="00CC3855"/>
    <w:rsid w:val="00CC7255"/>
    <w:rsid w:val="00CC7F23"/>
    <w:rsid w:val="00CE4D21"/>
    <w:rsid w:val="00D01C7D"/>
    <w:rsid w:val="00D21BB8"/>
    <w:rsid w:val="00D33B4B"/>
    <w:rsid w:val="00D35E9D"/>
    <w:rsid w:val="00D721D9"/>
    <w:rsid w:val="00DB19A7"/>
    <w:rsid w:val="00DE099D"/>
    <w:rsid w:val="00E33C27"/>
    <w:rsid w:val="00E5388B"/>
    <w:rsid w:val="00EB3F8A"/>
    <w:rsid w:val="00ED7F70"/>
    <w:rsid w:val="00EF40B0"/>
    <w:rsid w:val="00EF4282"/>
    <w:rsid w:val="00EF745D"/>
    <w:rsid w:val="00F0709D"/>
    <w:rsid w:val="00FE6E8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45B482"/>
  <w15:chartTrackingRefBased/>
  <w15:docId w15:val="{75ACD6CD-8C9F-4C88-804F-4C07EB98C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24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37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38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C7F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F23"/>
  </w:style>
  <w:style w:type="paragraph" w:styleId="Footer">
    <w:name w:val="footer"/>
    <w:basedOn w:val="Normal"/>
    <w:link w:val="FooterChar"/>
    <w:uiPriority w:val="99"/>
    <w:unhideWhenUsed/>
    <w:rsid w:val="00CC7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F23"/>
  </w:style>
  <w:style w:type="paragraph" w:styleId="Bibliography">
    <w:name w:val="Bibliography"/>
    <w:basedOn w:val="Normal"/>
    <w:next w:val="Normal"/>
    <w:uiPriority w:val="37"/>
    <w:unhideWhenUsed/>
    <w:rsid w:val="00B252CE"/>
    <w:pPr>
      <w:spacing w:after="0" w:line="480" w:lineRule="auto"/>
      <w:ind w:left="720" w:hanging="720"/>
    </w:pPr>
  </w:style>
  <w:style w:type="character" w:customStyle="1" w:styleId="Heading1Char">
    <w:name w:val="Heading 1 Char"/>
    <w:basedOn w:val="DefaultParagraphFont"/>
    <w:link w:val="Heading1"/>
    <w:uiPriority w:val="9"/>
    <w:rsid w:val="004124F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7BD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7BD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37BD9"/>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B37BD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7BD9"/>
    <w:rPr>
      <w:rFonts w:eastAsiaTheme="minorEastAsia"/>
      <w:color w:val="5A5A5A" w:themeColor="text1" w:themeTint="A5"/>
      <w:spacing w:val="15"/>
    </w:rPr>
  </w:style>
  <w:style w:type="character" w:styleId="Strong">
    <w:name w:val="Strong"/>
    <w:basedOn w:val="DefaultParagraphFont"/>
    <w:uiPriority w:val="22"/>
    <w:qFormat/>
    <w:rsid w:val="00B37BD9"/>
    <w:rPr>
      <w:b/>
      <w:bCs/>
    </w:rPr>
  </w:style>
  <w:style w:type="paragraph" w:styleId="NoSpacing">
    <w:name w:val="No Spacing"/>
    <w:link w:val="NoSpacingChar"/>
    <w:uiPriority w:val="1"/>
    <w:qFormat/>
    <w:rsid w:val="00FE6E86"/>
    <w:pPr>
      <w:spacing w:after="0" w:line="240" w:lineRule="auto"/>
    </w:pPr>
    <w:rPr>
      <w:rFonts w:eastAsiaTheme="minorEastAsia"/>
    </w:rPr>
  </w:style>
  <w:style w:type="character" w:customStyle="1" w:styleId="NoSpacingChar">
    <w:name w:val="No Spacing Char"/>
    <w:basedOn w:val="DefaultParagraphFont"/>
    <w:link w:val="NoSpacing"/>
    <w:uiPriority w:val="1"/>
    <w:rsid w:val="00FE6E86"/>
    <w:rPr>
      <w:rFonts w:eastAsiaTheme="minorEastAsia"/>
    </w:rPr>
  </w:style>
  <w:style w:type="paragraph" w:styleId="TOCHeading">
    <w:name w:val="TOC Heading"/>
    <w:basedOn w:val="Heading1"/>
    <w:next w:val="Normal"/>
    <w:uiPriority w:val="39"/>
    <w:unhideWhenUsed/>
    <w:qFormat/>
    <w:rsid w:val="002A656E"/>
    <w:pPr>
      <w:outlineLvl w:val="9"/>
    </w:pPr>
  </w:style>
  <w:style w:type="paragraph" w:styleId="TOC1">
    <w:name w:val="toc 1"/>
    <w:basedOn w:val="Normal"/>
    <w:next w:val="Normal"/>
    <w:autoRedefine/>
    <w:uiPriority w:val="39"/>
    <w:unhideWhenUsed/>
    <w:rsid w:val="002A656E"/>
    <w:pPr>
      <w:spacing w:after="100"/>
    </w:pPr>
  </w:style>
  <w:style w:type="character" w:styleId="Hyperlink">
    <w:name w:val="Hyperlink"/>
    <w:basedOn w:val="DefaultParagraphFont"/>
    <w:uiPriority w:val="99"/>
    <w:unhideWhenUsed/>
    <w:rsid w:val="002A656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E092D-C823-446B-BAB6-C1A3F0C52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7</TotalTime>
  <Pages>11</Pages>
  <Words>2654</Words>
  <Characters>1513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Applied Algorithms Coursework Portfolio</vt:lpstr>
    </vt:vector>
  </TitlesOfParts>
  <Company>CU1900127</Company>
  <LinksUpToDate>false</LinksUpToDate>
  <CharactersWithSpaces>1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ed Algorithms Coursework Portfolio</dc:title>
  <dc:subject>----</dc:subject>
  <dc:creator>Youssof Attallah</dc:creator>
  <cp:keywords/>
  <dc:description/>
  <cp:lastModifiedBy>Youssof Attallah</cp:lastModifiedBy>
  <cp:revision>25</cp:revision>
  <dcterms:created xsi:type="dcterms:W3CDTF">2022-05-11T15:34:00Z</dcterms:created>
  <dcterms:modified xsi:type="dcterms:W3CDTF">2022-05-12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2MCPB8s"/&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